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D51F341" w14:textId="4E7514DC" w:rsidR="00E40068" w:rsidRDefault="006904B7" w:rsidP="00D4221C">
      <w:pPr>
        <w:pStyle w:val="Title"/>
        <w:rPr>
          <w:lang w:val="en-US"/>
        </w:rPr>
      </w:pPr>
      <w:r>
        <w:rPr>
          <w:lang w:val="en-US"/>
        </w:rPr>
        <w:t>Carbamazepine</w:t>
      </w:r>
    </w:p>
    <w:p w14:paraId="36C236EE" w14:textId="5E21579D" w:rsidR="00D4221C" w:rsidRDefault="00912552" w:rsidP="00D4221C">
      <w:pPr>
        <w:rPr>
          <w:lang w:val="en-US"/>
        </w:rPr>
      </w:pPr>
      <w:r>
        <w:object w:dxaOrig="1830" w:dyaOrig="1635" w14:anchorId="5EBD114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1.5pt;height:81.75pt" o:ole="">
            <v:imagedata r:id="rId6" o:title=""/>
          </v:shape>
          <o:OLEObject Type="Embed" ProgID="ACD.ChemSketch.20" ShapeID="_x0000_i1025" DrawAspect="Content" ObjectID="_1792498022" r:id="rId7"/>
        </w:object>
      </w:r>
    </w:p>
    <w:p w14:paraId="5B1AA517" w14:textId="64F94576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912552">
        <w:t>Carbamazepine</w:t>
      </w:r>
      <w:r>
        <w:t>.</w:t>
      </w:r>
    </w:p>
    <w:p w14:paraId="5CD54A40" w14:textId="199742A5" w:rsidR="00D4221C" w:rsidRDefault="00DE1111" w:rsidP="00D4221C">
      <w:pPr>
        <w:pStyle w:val="Heading1"/>
        <w:rPr>
          <w:lang w:val="en-US"/>
        </w:rPr>
      </w:pPr>
      <w:r>
        <w:rPr>
          <w:lang w:val="en-US"/>
        </w:rPr>
        <w:t>CSP studies</w:t>
      </w:r>
    </w:p>
    <w:tbl>
      <w:tblPr>
        <w:tblW w:w="5000" w:type="pct"/>
        <w:tblBorders>
          <w:top w:val="single" w:sz="24" w:space="0" w:color="FF0000"/>
          <w:left w:val="single" w:sz="24" w:space="0" w:color="FF0000"/>
          <w:bottom w:val="single" w:sz="24" w:space="0" w:color="FF0000"/>
          <w:right w:val="single" w:sz="24" w:space="0" w:color="FF0000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71"/>
        <w:gridCol w:w="8435"/>
      </w:tblGrid>
      <w:tr w:rsidR="00B82C57" w:rsidRPr="00B82C57" w14:paraId="09FF776F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CFDAFB0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4053" w:type="pct"/>
            <w:tcBorders>
              <w:top w:val="single" w:sz="2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6B49D1B8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BMZPN</w:t>
            </w:r>
          </w:p>
        </w:tc>
      </w:tr>
      <w:tr w:rsidR="00B82C57" w:rsidRPr="00B82C57" w14:paraId="42D01484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8958CE8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0C4B60DF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15 H12 N2 O1</w:t>
            </w:r>
          </w:p>
        </w:tc>
      </w:tr>
      <w:tr w:rsidR="00B82C57" w:rsidRPr="00B82C57" w14:paraId="5DAE1FDD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E5EB43C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52353138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bamazepine</w:t>
            </w:r>
          </w:p>
        </w:tc>
      </w:tr>
      <w:tr w:rsidR="00B82C57" w:rsidRPr="00B82C57" w14:paraId="1D53A38F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C09380C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08B8319A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-carbamoyl-5H-dibenz[</w:t>
            </w:r>
            <w:proofErr w:type="spellStart"/>
            <w:proofErr w:type="gram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,f</w:t>
            </w:r>
            <w:proofErr w:type="spellEnd"/>
            <w:proofErr w:type="gram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]azepine</w:t>
            </w:r>
          </w:p>
        </w:tc>
      </w:tr>
      <w:tr w:rsidR="00B82C57" w:rsidRPr="00B82C57" w14:paraId="33FECAAB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CB66AC9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6D2B5F95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H-Dibenz[</w:t>
            </w:r>
            <w:proofErr w:type="spellStart"/>
            <w:proofErr w:type="gram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,f</w:t>
            </w:r>
            <w:proofErr w:type="spellEnd"/>
            <w:proofErr w:type="gram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]azepine-5-carboxamide; Carbamazepine; 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bamezapine</w:t>
            </w:r>
            <w:proofErr w:type="spell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; 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bazepine</w:t>
            </w:r>
            <w:proofErr w:type="spell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; 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pitol</w:t>
            </w:r>
            <w:proofErr w:type="spell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; 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egertol</w:t>
            </w:r>
            <w:proofErr w:type="spell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; Tegretol; 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eril</w:t>
            </w:r>
            <w:proofErr w:type="spellEnd"/>
          </w:p>
        </w:tc>
      </w:tr>
      <w:tr w:rsidR="00B82C57" w:rsidRPr="00B82C57" w14:paraId="189CB9C7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hideMark/>
          </w:tcPr>
          <w:p w14:paraId="50B1DF8E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4053" w:type="pct"/>
            <w:tcBorders>
              <w:top w:val="single" w:sz="4" w:space="0" w:color="auto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hideMark/>
          </w:tcPr>
          <w:p w14:paraId="52DA37D5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BMZPN11; CBMZPN03; CBMZPN10; CBMZPN12; CBMZPB16</w:t>
            </w:r>
          </w:p>
        </w:tc>
      </w:tr>
      <w:tr w:rsidR="00567E42" w:rsidRPr="00B82C57" w14:paraId="52ADCA38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auto"/>
              <w:left w:val="nil"/>
              <w:bottom w:val="single" w:sz="24" w:space="0" w:color="FF0000"/>
              <w:right w:val="nil"/>
            </w:tcBorders>
            <w:shd w:val="clear" w:color="auto" w:fill="auto"/>
            <w:noWrap/>
          </w:tcPr>
          <w:p w14:paraId="17E2DD69" w14:textId="77777777" w:rsidR="00567E42" w:rsidRPr="00B82C57" w:rsidRDefault="00567E42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053" w:type="pct"/>
            <w:tcBorders>
              <w:top w:val="single" w:sz="24" w:space="0" w:color="auto"/>
              <w:left w:val="nil"/>
              <w:bottom w:val="single" w:sz="24" w:space="0" w:color="FF0000"/>
              <w:right w:val="nil"/>
            </w:tcBorders>
            <w:shd w:val="clear" w:color="auto" w:fill="auto"/>
            <w:noWrap/>
          </w:tcPr>
          <w:p w14:paraId="7554D64A" w14:textId="77777777" w:rsidR="00567E42" w:rsidRPr="00B82C57" w:rsidRDefault="00567E42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567E42" w:rsidRPr="00B82C57" w14:paraId="639CFF75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</w:tcPr>
          <w:p w14:paraId="6980FB8F" w14:textId="78D16E1B" w:rsidR="00567E42" w:rsidRPr="00B82C57" w:rsidRDefault="00567E42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4053" w:type="pct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</w:tcPr>
          <w:p w14:paraId="143F834E" w14:textId="1579F50D" w:rsidR="00567E42" w:rsidRPr="00B82C57" w:rsidRDefault="00567E42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B82C57" w:rsidRPr="00B82C57" w14:paraId="136EC06F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29B6AAE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F588EE5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ui Guo</w:t>
            </w:r>
          </w:p>
        </w:tc>
      </w:tr>
      <w:tr w:rsidR="00B82C57" w:rsidRPr="00B82C57" w14:paraId="1D5ABF23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AD9229E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711B508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6</w:t>
            </w:r>
          </w:p>
        </w:tc>
      </w:tr>
      <w:tr w:rsidR="00B82C57" w:rsidRPr="00B82C57" w14:paraId="5EFC60CA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hideMark/>
          </w:tcPr>
          <w:p w14:paraId="3D636347" w14:textId="77777777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  <w:hideMark/>
          </w:tcPr>
          <w:p w14:paraId="28E47229" w14:textId="286F50BC" w:rsidR="00B82C57" w:rsidRPr="00B82C57" w:rsidRDefault="00FC71EC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Unpublished</w:t>
            </w:r>
          </w:p>
        </w:tc>
      </w:tr>
      <w:tr w:rsidR="00567E42" w:rsidRPr="00B82C57" w14:paraId="74CEB2C3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7F7C46D" w14:textId="4AE39F7D" w:rsidR="00567E42" w:rsidRDefault="00567E42" w:rsidP="00B82C5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4053" w:type="pct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7376FF5" w14:textId="196A5E52" w:rsidR="00567E42" w:rsidRDefault="00567E42" w:rsidP="00B82C57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</w:t>
            </w:r>
          </w:p>
        </w:tc>
      </w:tr>
      <w:tr w:rsidR="00B82C57" w:rsidRPr="00B82C57" w14:paraId="0634B0D9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D48F523" w14:textId="6E7BAA29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4053" w:type="pct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52F1180E" w14:textId="211098E0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B82C57" w:rsidRPr="00B82C57" w14:paraId="0A9F1B22" w14:textId="77777777" w:rsidTr="006F6FE2">
        <w:trPr>
          <w:trHeight w:val="255"/>
        </w:trPr>
        <w:tc>
          <w:tcPr>
            <w:tcW w:w="947" w:type="pct"/>
            <w:shd w:val="clear" w:color="auto" w:fill="auto"/>
            <w:noWrap/>
            <w:vAlign w:val="bottom"/>
          </w:tcPr>
          <w:p w14:paraId="6B5EFED3" w14:textId="4EDC2B3E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4053" w:type="pct"/>
            <w:shd w:val="clear" w:color="auto" w:fill="auto"/>
            <w:noWrap/>
            <w:vAlign w:val="bottom"/>
          </w:tcPr>
          <w:p w14:paraId="3662E2AF" w14:textId="698722FB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2</w:t>
            </w:r>
            <w:r w:rsidR="00567E42">
              <w:rPr>
                <w:rFonts w:ascii="Arial" w:hAnsi="Arial" w:cs="Arial"/>
                <w:sz w:val="20"/>
                <w:szCs w:val="20"/>
              </w:rPr>
              <w:t>,</w:t>
            </w:r>
            <w:r>
              <w:rPr>
                <w:rFonts w:ascii="Arial" w:hAnsi="Arial" w:cs="Arial"/>
                <w:sz w:val="20"/>
                <w:szCs w:val="20"/>
              </w:rPr>
              <w:t xml:space="preserve"> DMACRYS</w:t>
            </w:r>
            <w:r w:rsidR="00567E42">
              <w:rPr>
                <w:rFonts w:ascii="Arial" w:hAnsi="Arial" w:cs="Arial"/>
                <w:sz w:val="20"/>
                <w:szCs w:val="20"/>
              </w:rPr>
              <w:t xml:space="preserve"> (</w:t>
            </w:r>
            <w:r>
              <w:rPr>
                <w:rFonts w:ascii="Arial" w:hAnsi="Arial" w:cs="Arial"/>
                <w:sz w:val="20"/>
                <w:szCs w:val="20"/>
              </w:rPr>
              <w:t>2.2.0.1</w:t>
            </w:r>
            <w:r w:rsidR="00567E42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B82C57" w:rsidRPr="00B82C57" w14:paraId="1B4B352A" w14:textId="77777777" w:rsidTr="006F6FE2">
        <w:trPr>
          <w:trHeight w:val="255"/>
        </w:trPr>
        <w:tc>
          <w:tcPr>
            <w:tcW w:w="947" w:type="pct"/>
            <w:shd w:val="clear" w:color="auto" w:fill="auto"/>
            <w:noWrap/>
            <w:vAlign w:val="bottom"/>
          </w:tcPr>
          <w:p w14:paraId="05DA731B" w14:textId="2D9F75A4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4053" w:type="pct"/>
            <w:shd w:val="clear" w:color="auto" w:fill="auto"/>
            <w:noWrap/>
            <w:vAlign w:val="bottom"/>
          </w:tcPr>
          <w:p w14:paraId="287E95F2" w14:textId="5970CE59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arbamazepineSeri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arbamazepine_PCM</w:t>
            </w:r>
            <w:proofErr w:type="spellEnd"/>
          </w:p>
        </w:tc>
      </w:tr>
      <w:tr w:rsidR="00B82C57" w:rsidRPr="00B82C57" w14:paraId="592755A8" w14:textId="77777777" w:rsidTr="006F6FE2">
        <w:trPr>
          <w:trHeight w:val="255"/>
        </w:trPr>
        <w:tc>
          <w:tcPr>
            <w:tcW w:w="947" w:type="pct"/>
            <w:tcBorders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4697236A" w14:textId="57A907E5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4053" w:type="pct"/>
            <w:tcBorders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2F368209" w14:textId="0AA0B4AF" w:rsidR="00B82C57" w:rsidRPr="00B82C57" w:rsidRDefault="00B82C57" w:rsidP="00B82C57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0/6-31+G(d))) + FIT</w:t>
            </w:r>
          </w:p>
        </w:tc>
      </w:tr>
      <w:tr w:rsidR="00567E42" w:rsidRPr="00B82C57" w14:paraId="482C959E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</w:tcPr>
          <w:p w14:paraId="0C938599" w14:textId="49042F5C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053" w:type="pct"/>
            <w:tcBorders>
              <w:top w:val="single" w:sz="24" w:space="0" w:color="FF0000"/>
              <w:bottom w:val="single" w:sz="4" w:space="0" w:color="auto"/>
            </w:tcBorders>
            <w:shd w:val="clear" w:color="auto" w:fill="auto"/>
            <w:noWrap/>
          </w:tcPr>
          <w:p w14:paraId="127907CA" w14:textId="4099A913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67E42" w:rsidRPr="00B82C57" w14:paraId="0F00B6FC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</w:tcBorders>
            <w:shd w:val="clear" w:color="auto" w:fill="auto"/>
            <w:noWrap/>
          </w:tcPr>
          <w:p w14:paraId="6CE14434" w14:textId="3AB55EB9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4053" w:type="pct"/>
            <w:tcBorders>
              <w:top w:val="single" w:sz="4" w:space="0" w:color="auto"/>
            </w:tcBorders>
            <w:shd w:val="clear" w:color="auto" w:fill="auto"/>
            <w:noWrap/>
          </w:tcPr>
          <w:p w14:paraId="190279A0" w14:textId="5A2FF89C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2</w:t>
            </w:r>
            <w:r w:rsidR="00FC71E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includes </w:t>
            </w:r>
            <w:proofErr w:type="spellStart"/>
            <w:r w:rsidR="00FC71E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DFT</w:t>
            </w:r>
            <w:proofErr w:type="spellEnd"/>
            <w:r w:rsidR="00FC71E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-D)</w:t>
            </w:r>
          </w:p>
        </w:tc>
      </w:tr>
      <w:tr w:rsidR="00567E42" w:rsidRPr="00B82C57" w14:paraId="43AEAC20" w14:textId="77777777" w:rsidTr="006F6FE2">
        <w:trPr>
          <w:trHeight w:val="255"/>
        </w:trPr>
        <w:tc>
          <w:tcPr>
            <w:tcW w:w="947" w:type="pct"/>
            <w:shd w:val="clear" w:color="auto" w:fill="auto"/>
            <w:noWrap/>
          </w:tcPr>
          <w:p w14:paraId="5E3BEFC2" w14:textId="1F0357B0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4053" w:type="pct"/>
            <w:shd w:val="clear" w:color="auto" w:fill="auto"/>
            <w:noWrap/>
          </w:tcPr>
          <w:p w14:paraId="3C69D8CB" w14:textId="5E47CF3B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</w:t>
            </w: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1.01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</w:t>
            </w: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, 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</w:t>
            </w: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4.m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</w:t>
            </w: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DMACRYS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</w:t>
            </w: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.2.0.1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</w:t>
            </w:r>
          </w:p>
        </w:tc>
      </w:tr>
      <w:tr w:rsidR="00567E42" w:rsidRPr="00B82C57" w14:paraId="663F9B9D" w14:textId="77777777" w:rsidTr="006F6FE2">
        <w:trPr>
          <w:trHeight w:val="255"/>
        </w:trPr>
        <w:tc>
          <w:tcPr>
            <w:tcW w:w="947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76E12048" w14:textId="03E5F18A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4053" w:type="pct"/>
            <w:tcBorders>
              <w:bottom w:val="single" w:sz="4" w:space="0" w:color="auto"/>
            </w:tcBorders>
            <w:shd w:val="clear" w:color="auto" w:fill="auto"/>
            <w:noWrap/>
          </w:tcPr>
          <w:p w14:paraId="35A06B42" w14:textId="276FEC36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bamazepineSeries</w:t>
            </w:r>
            <w:proofErr w:type="spell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arbamazepine_CO</w:t>
            </w:r>
            <w:proofErr w:type="spellEnd"/>
          </w:p>
        </w:tc>
      </w:tr>
      <w:tr w:rsidR="00567E42" w:rsidRPr="00B82C57" w14:paraId="5E136FFD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</w:tcPr>
          <w:p w14:paraId="5F6C9070" w14:textId="0BC5AC7C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24" w:space="0" w:color="FF0000"/>
            </w:tcBorders>
            <w:shd w:val="clear" w:color="auto" w:fill="auto"/>
            <w:noWrap/>
          </w:tcPr>
          <w:p w14:paraId="62EDF66C" w14:textId="3976D4DC" w:rsidR="00567E42" w:rsidRDefault="00567E42" w:rsidP="00567E42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with PBE0/6-31G(</w:t>
            </w:r>
            <w:proofErr w:type="spellStart"/>
            <w:proofErr w:type="gram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proofErr w:type="gram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 Intra and GDMA2.2(PBE0/6-31G(</w:t>
            </w:r>
            <w:proofErr w:type="spellStart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r w:rsidRPr="00B82C57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) + FIT</w:t>
            </w:r>
          </w:p>
        </w:tc>
      </w:tr>
      <w:tr w:rsidR="00567E42" w:rsidRPr="00B82C57" w14:paraId="35AC40D7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FF0000"/>
              <w:left w:val="nil"/>
              <w:bottom w:val="single" w:sz="24" w:space="0" w:color="00B0F0"/>
              <w:right w:val="nil"/>
            </w:tcBorders>
            <w:shd w:val="clear" w:color="auto" w:fill="auto"/>
            <w:noWrap/>
          </w:tcPr>
          <w:p w14:paraId="371CCBF0" w14:textId="77777777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053" w:type="pct"/>
            <w:tcBorders>
              <w:top w:val="single" w:sz="24" w:space="0" w:color="FF0000"/>
              <w:left w:val="nil"/>
              <w:bottom w:val="single" w:sz="24" w:space="0" w:color="00B0F0"/>
              <w:right w:val="nil"/>
            </w:tcBorders>
            <w:shd w:val="clear" w:color="auto" w:fill="auto"/>
            <w:noWrap/>
          </w:tcPr>
          <w:p w14:paraId="66C8853C" w14:textId="77777777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567E42" w:rsidRPr="00B82C57" w14:paraId="5DE2F1D3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</w:tcPr>
          <w:p w14:paraId="02E0FDF1" w14:textId="0ABE83DA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4053" w:type="pct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</w:tcPr>
          <w:p w14:paraId="0C7ACBA3" w14:textId="49D4F885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</w:t>
            </w:r>
          </w:p>
        </w:tc>
      </w:tr>
      <w:tr w:rsidR="00567E42" w:rsidRPr="00B82C57" w14:paraId="7175D482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</w:tcPr>
          <w:p w14:paraId="640BCE5F" w14:textId="1E6F3C06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</w:tcPr>
          <w:p w14:paraId="33F8F904" w14:textId="080B4E49" w:rsidR="00567E42" w:rsidRPr="00B82C57" w:rsidRDefault="00567E4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Harriott Nowell, Panos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Karamertzanis</w:t>
            </w:r>
            <w:proofErr w:type="spellEnd"/>
          </w:p>
        </w:tc>
      </w:tr>
      <w:tr w:rsidR="006F6FE2" w:rsidRPr="00B82C57" w14:paraId="4938B78B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E196747" w14:textId="021398A3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F9BDB4B" w14:textId="44D3685A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05</w:t>
            </w:r>
          </w:p>
        </w:tc>
      </w:tr>
      <w:tr w:rsidR="006F6FE2" w:rsidRPr="00B82C57" w14:paraId="1ECCC493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72A0A946" w14:textId="7D5714F1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88AC5A3" w14:textId="10CB6700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Florence AJ; Johnston A; Price SL; Nowell H; Kennedy AR; Shankland N, J. Pharm. Sci., 95(9), 1918-1930 (2006)</w:t>
            </w:r>
          </w:p>
        </w:tc>
      </w:tr>
      <w:tr w:rsidR="00567E42" w:rsidRPr="00B82C57" w14:paraId="2F524E4B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</w:tcPr>
          <w:p w14:paraId="5B00EF27" w14:textId="75676C20" w:rsidR="00567E42" w:rsidRPr="00B82C57" w:rsidRDefault="006F6FE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053" w:type="pct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</w:tcPr>
          <w:p w14:paraId="4DE39830" w14:textId="1BABFC4A" w:rsidR="00567E42" w:rsidRPr="00B82C57" w:rsidRDefault="006F6FE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6F6FE2" w:rsidRPr="00B82C57" w14:paraId="69E6CCFB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33AF11CB" w14:textId="0D815DC3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E4A77E7" w14:textId="2F9FACBB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6F6FE2" w:rsidRPr="00B82C57" w14:paraId="5102FB6A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5795CC98" w14:textId="22287A49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8D6BC4F" w14:textId="2F6D6275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0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maflex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DMAREL (4.1.1)</w:t>
            </w:r>
          </w:p>
        </w:tc>
      </w:tr>
      <w:tr w:rsidR="006F6FE2" w:rsidRPr="00B82C57" w14:paraId="40BDADBB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1453F562" w14:textId="7C796AD7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3F95EFB" w14:textId="2224E036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0-EarlySearches\home\louise_price.eminerals\carbamazepine_dmaflex</w:t>
            </w:r>
          </w:p>
        </w:tc>
      </w:tr>
      <w:tr w:rsidR="006F6FE2" w:rsidRPr="00B82C57" w14:paraId="6AA3924D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2C86ADB8" w14:textId="7BBA3FB2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5C3265D" w14:textId="332A85D4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DMA + FIT SCF model, with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MAflex</w:t>
            </w:r>
            <w:proofErr w:type="spellEnd"/>
          </w:p>
        </w:tc>
      </w:tr>
      <w:tr w:rsidR="006F6FE2" w:rsidRPr="00B82C57" w14:paraId="15817B18" w14:textId="77777777" w:rsidTr="006F6FE2">
        <w:trPr>
          <w:trHeight w:val="255"/>
        </w:trPr>
        <w:tc>
          <w:tcPr>
            <w:tcW w:w="947" w:type="pct"/>
            <w:tcBorders>
              <w:top w:val="single" w:sz="24" w:space="0" w:color="00B0F0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</w:tcPr>
          <w:p w14:paraId="063340AA" w14:textId="4EC3B8F7" w:rsidR="006F6FE2" w:rsidRPr="00B82C57" w:rsidRDefault="006F6FE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053" w:type="pct"/>
            <w:tcBorders>
              <w:top w:val="single" w:sz="24" w:space="0" w:color="00B0F0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</w:tcPr>
          <w:p w14:paraId="77446271" w14:textId="459BADB4" w:rsidR="006F6FE2" w:rsidRPr="00B82C57" w:rsidRDefault="006F6FE2" w:rsidP="00567E4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6F6FE2" w:rsidRPr="00B82C57" w14:paraId="7A4C56D9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45F89DE" w14:textId="1CFF5C3A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038B388" w14:textId="0B81DFD6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  <w:tr w:rsidR="006F6FE2" w:rsidRPr="00B82C57" w14:paraId="4720982B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B14CAC5" w14:textId="0517DA6E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7B3C885" w14:textId="7F23543F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MOLPAK, DMAREL (4.1.1)</w:t>
            </w:r>
          </w:p>
        </w:tc>
      </w:tr>
      <w:tr w:rsidR="006F6FE2" w:rsidRPr="00B82C57" w14:paraId="0528DC98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2F4FC5E6" w14:textId="50EE5F04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4" w:space="0" w:color="auto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267DA27" w14:textId="63BFEF9F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0-EarlySearches\home\louise_price.eminerals\carbamazepine</w:t>
            </w:r>
          </w:p>
        </w:tc>
      </w:tr>
      <w:tr w:rsidR="006F6FE2" w:rsidRPr="00B82C57" w14:paraId="2778A31F" w14:textId="77777777" w:rsidTr="006F6FE2">
        <w:trPr>
          <w:trHeight w:val="255"/>
        </w:trPr>
        <w:tc>
          <w:tcPr>
            <w:tcW w:w="947" w:type="pct"/>
            <w:tcBorders>
              <w:top w:val="single" w:sz="4" w:space="0" w:color="auto"/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213E3B91" w14:textId="5558986D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4053" w:type="pct"/>
            <w:tcBorders>
              <w:top w:val="single" w:sz="4" w:space="0" w:color="auto"/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B7FF8CC" w14:textId="42DC7C7E" w:rsidR="006F6FE2" w:rsidRPr="00B82C57" w:rsidRDefault="006F6FE2" w:rsidP="006F6FE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MA + FIT</w:t>
            </w:r>
          </w:p>
        </w:tc>
      </w:tr>
    </w:tbl>
    <w:p w14:paraId="5AE4605F" w14:textId="77777777" w:rsidR="00B82C57" w:rsidRDefault="00B82C57" w:rsidP="00B82C57">
      <w:pPr>
        <w:rPr>
          <w:lang w:val="en-US"/>
        </w:rPr>
      </w:pPr>
    </w:p>
    <w:p w14:paraId="2D64244B" w14:textId="643D8B8F" w:rsidR="00D4221C" w:rsidRDefault="00B82C57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173D2A83" wp14:editId="39916332">
            <wp:extent cx="6480000" cy="423254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42325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08167F" w14:textId="1436C239" w:rsidR="00912552" w:rsidRDefault="00912552" w:rsidP="00D4221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265E97F" wp14:editId="09041501">
            <wp:extent cx="3240000" cy="211627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1162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82C57">
        <w:rPr>
          <w:noProof/>
          <w:lang w:val="en-US"/>
        </w:rPr>
        <w:drawing>
          <wp:inline distT="0" distB="0" distL="0" distR="0" wp14:anchorId="32711ED8" wp14:editId="23FE0BD3">
            <wp:extent cx="3240000" cy="21162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1162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685CC556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</w:t>
      </w:r>
      <w:r w:rsidR="00912552">
        <w:t xml:space="preserve">(Top) crystal energy landscape of Carbamazepine from </w:t>
      </w:r>
      <w:proofErr w:type="spellStart"/>
      <w:r w:rsidR="00912552">
        <w:t>Study_ID</w:t>
      </w:r>
      <w:proofErr w:type="spellEnd"/>
      <w:r w:rsidR="00912552">
        <w:t xml:space="preserve">=12.  (Bottom left) crystal energy landscape of Carbamazepine from </w:t>
      </w:r>
      <w:proofErr w:type="spellStart"/>
      <w:r w:rsidR="00912552">
        <w:t>Study_ID</w:t>
      </w:r>
      <w:proofErr w:type="spellEnd"/>
      <w:r w:rsidR="00912552">
        <w:t>=30.  (Bottom right) relative energies by method of key structures.</w:t>
      </w:r>
    </w:p>
    <w:p w14:paraId="7F782A83" w14:textId="01760919" w:rsidR="00DE1111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DE1111">
        <w:rPr>
          <w:lang w:val="en-US"/>
        </w:rPr>
        <w:t xml:space="preserve"> (v</w:t>
      </w:r>
      <w:r w:rsidRPr="00DE1111">
        <w:rPr>
          <w:lang w:val="en-US"/>
        </w:rPr>
        <w:t>ersion 5.43 with Mar</w:t>
      </w:r>
      <w:r w:rsidR="00DE1111">
        <w:rPr>
          <w:lang w:val="en-US"/>
        </w:rPr>
        <w:t>,</w:t>
      </w:r>
      <w:r w:rsidRPr="00DE1111">
        <w:rPr>
          <w:lang w:val="en-US"/>
        </w:rPr>
        <w:t xml:space="preserve"> Jun</w:t>
      </w:r>
      <w:r w:rsidR="00DE1111">
        <w:rPr>
          <w:lang w:val="en-US"/>
        </w:rPr>
        <w:t>, Sep and Nov</w:t>
      </w:r>
      <w:r w:rsidRPr="00DE1111">
        <w:rPr>
          <w:lang w:val="en-US"/>
        </w:rPr>
        <w:t xml:space="preserve"> 2022 updates</w:t>
      </w:r>
      <w:r w:rsidR="00DE1111">
        <w:rPr>
          <w:lang w:val="en-US"/>
        </w:rPr>
        <w:t>)</w:t>
      </w:r>
    </w:p>
    <w:p w14:paraId="2847B11E" w14:textId="77777777" w:rsidR="00DE1111" w:rsidRPr="00DE1111" w:rsidRDefault="00DE1111" w:rsidP="00DE1111">
      <w:pPr>
        <w:rPr>
          <w:lang w:val="en-US"/>
        </w:rPr>
      </w:pPr>
    </w:p>
    <w:p w14:paraId="4E52BAC9" w14:textId="743D721B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6904B7">
        <w:t>Carbamazepine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223"/>
        <w:gridCol w:w="955"/>
        <w:gridCol w:w="859"/>
        <w:gridCol w:w="897"/>
        <w:gridCol w:w="934"/>
        <w:gridCol w:w="926"/>
        <w:gridCol w:w="876"/>
        <w:gridCol w:w="934"/>
        <w:gridCol w:w="895"/>
        <w:gridCol w:w="992"/>
        <w:gridCol w:w="965"/>
      </w:tblGrid>
      <w:tr w:rsidR="006904B7" w14:paraId="1887575A" w14:textId="78F9D7AA" w:rsidTr="006904B7">
        <w:tc>
          <w:tcPr>
            <w:tcW w:w="1223" w:type="dxa"/>
          </w:tcPr>
          <w:p w14:paraId="17BFC974" w14:textId="14F33DA5" w:rsidR="006904B7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5" w:type="dxa"/>
          </w:tcPr>
          <w:p w14:paraId="33A01A8B" w14:textId="0EB6A641" w:rsidR="006904B7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59" w:type="dxa"/>
          </w:tcPr>
          <w:p w14:paraId="11354355" w14:textId="675DFFEA" w:rsidR="006904B7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897" w:type="dxa"/>
          </w:tcPr>
          <w:p w14:paraId="20271134" w14:textId="122FD293" w:rsidR="006904B7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34" w:type="dxa"/>
          </w:tcPr>
          <w:p w14:paraId="15CBAF0A" w14:textId="43D7EFEC" w:rsidR="006904B7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26" w:type="dxa"/>
          </w:tcPr>
          <w:p w14:paraId="4206E07C" w14:textId="410A7465" w:rsidR="006904B7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76" w:type="dxa"/>
          </w:tcPr>
          <w:p w14:paraId="1CDEC453" w14:textId="156D3008" w:rsidR="006904B7" w:rsidRDefault="006904B7" w:rsidP="006904B7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34" w:type="dxa"/>
          </w:tcPr>
          <w:p w14:paraId="291E5E60" w14:textId="7A10CD4B" w:rsidR="006904B7" w:rsidRDefault="006904B7" w:rsidP="006904B7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95" w:type="dxa"/>
          </w:tcPr>
          <w:p w14:paraId="0D174186" w14:textId="6B78F8B6" w:rsidR="006904B7" w:rsidRDefault="006904B7" w:rsidP="006904B7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2" w:type="dxa"/>
          </w:tcPr>
          <w:p w14:paraId="50397171" w14:textId="0BF31BB2" w:rsidR="006904B7" w:rsidRPr="00D4221C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5" w:type="dxa"/>
          </w:tcPr>
          <w:p w14:paraId="23D39111" w14:textId="710F1BEC" w:rsidR="006904B7" w:rsidRDefault="006904B7" w:rsidP="006904B7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6904B7" w14:paraId="079EEFAC" w14:textId="0670F9D8" w:rsidTr="00E84D00">
        <w:tc>
          <w:tcPr>
            <w:tcW w:w="1223" w:type="dxa"/>
            <w:shd w:val="clear" w:color="auto" w:fill="C5E0B3" w:themeFill="accent6" w:themeFillTint="66"/>
          </w:tcPr>
          <w:p w14:paraId="1B2ED6A3" w14:textId="2B66DBF5" w:rsidR="006904B7" w:rsidRDefault="006904B7" w:rsidP="006904B7">
            <w:pPr>
              <w:rPr>
                <w:lang w:val="en-US"/>
              </w:rPr>
            </w:pPr>
            <w:r w:rsidRPr="006E6E5B">
              <w:t>CBMZPN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6EECF4DE" w14:textId="1D7A9CA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0CB0DAB1" w14:textId="1071629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137AD7B2" w14:textId="4F139F1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37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6AB182A1" w14:textId="3ECB65A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56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36ED58D1" w14:textId="1C07ED9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12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4A752D35" w14:textId="7732BAF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0C541795" w14:textId="703B219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86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111973FE" w14:textId="2783AC7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188387FB" w14:textId="3B2A0B3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43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372D7D94" w14:textId="334BD362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133F158B" w14:textId="673773C0" w:rsidTr="00E84D00">
        <w:tc>
          <w:tcPr>
            <w:tcW w:w="1223" w:type="dxa"/>
            <w:shd w:val="clear" w:color="auto" w:fill="C5E0B3" w:themeFill="accent6" w:themeFillTint="66"/>
          </w:tcPr>
          <w:p w14:paraId="39F141A6" w14:textId="3CC95821" w:rsidR="006904B7" w:rsidRDefault="006904B7" w:rsidP="006904B7">
            <w:pPr>
              <w:rPr>
                <w:lang w:val="en-US"/>
              </w:rPr>
            </w:pPr>
            <w:r w:rsidRPr="006E6E5B">
              <w:t>CBMZPN01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2978F2E3" w14:textId="03D8867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c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200AAAA2" w14:textId="68DFA4C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5440DD38" w14:textId="017D182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29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7739B6A" w14:textId="37140A0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48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091E04D5" w14:textId="16D1661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5.47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5FAC1241" w14:textId="7A456FF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67452E43" w14:textId="54E5561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6.17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640CBAB2" w14:textId="7D2541E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57633041" w14:textId="56FCDA6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47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5560768C" w14:textId="7EF92D5D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66609675" w14:textId="70B0C4FA" w:rsidTr="006904B7">
        <w:tc>
          <w:tcPr>
            <w:tcW w:w="1223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771C92DC" w14:textId="1B2A00D5" w:rsidR="006904B7" w:rsidRDefault="006904B7" w:rsidP="006904B7">
            <w:pPr>
              <w:rPr>
                <w:lang w:val="en-US"/>
              </w:rPr>
            </w:pPr>
            <w:r w:rsidRPr="006E6E5B">
              <w:t>CBMZPN02</w:t>
            </w:r>
          </w:p>
        </w:tc>
        <w:tc>
          <w:tcPr>
            <w:tcW w:w="95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8ECF606" w14:textId="24AA536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5A7248A" w14:textId="66C0438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8318C3D" w14:textId="195EB4B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34</w:t>
            </w:r>
          </w:p>
        </w:tc>
        <w:tc>
          <w:tcPr>
            <w:tcW w:w="934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FDDCC4A" w14:textId="6148343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5</w:t>
            </w:r>
          </w:p>
        </w:tc>
        <w:tc>
          <w:tcPr>
            <w:tcW w:w="926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F2FB56" w14:textId="2A06EF8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17</w:t>
            </w:r>
          </w:p>
        </w:tc>
        <w:tc>
          <w:tcPr>
            <w:tcW w:w="876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6A104E3" w14:textId="671EE81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4528A4" w14:textId="27BA144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4</w:t>
            </w:r>
          </w:p>
        </w:tc>
        <w:tc>
          <w:tcPr>
            <w:tcW w:w="89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A3513E9" w14:textId="28A9509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149C6E8" w14:textId="3D54703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44</w:t>
            </w:r>
          </w:p>
        </w:tc>
        <w:tc>
          <w:tcPr>
            <w:tcW w:w="96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881AF25" w14:textId="384E5607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14565170" w14:textId="3228EFE4" w:rsidTr="006904B7">
        <w:tc>
          <w:tcPr>
            <w:tcW w:w="1223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4DFA2C36" w14:textId="6F2A50BB" w:rsidR="006904B7" w:rsidRDefault="006904B7" w:rsidP="006904B7">
            <w:pPr>
              <w:rPr>
                <w:lang w:val="en-US"/>
              </w:rPr>
            </w:pPr>
            <w:r w:rsidRPr="006E6E5B">
              <w:t>CBMZPN03</w:t>
            </w:r>
          </w:p>
        </w:tc>
        <w:tc>
          <w:tcPr>
            <w:tcW w:w="95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CDE7962" w14:textId="354D57C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-3</w:t>
            </w:r>
          </w:p>
        </w:tc>
        <w:tc>
          <w:tcPr>
            <w:tcW w:w="8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DE383FD" w14:textId="78EC3DF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C4B3D26" w14:textId="0285BEC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5.454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D75DC82" w14:textId="5FF4667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5.454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D992AE3" w14:textId="3E0B56A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.253</w:t>
            </w:r>
          </w:p>
        </w:tc>
        <w:tc>
          <w:tcPr>
            <w:tcW w:w="87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80F2122" w14:textId="5407D50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776C096" w14:textId="4B8351C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89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1C70CEA" w14:textId="07E4B43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20</w:t>
            </w:r>
          </w:p>
        </w:tc>
        <w:tc>
          <w:tcPr>
            <w:tcW w:w="99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C473F5B" w14:textId="6B611DE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235</w:t>
            </w:r>
          </w:p>
        </w:tc>
        <w:tc>
          <w:tcPr>
            <w:tcW w:w="96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  <w:vAlign w:val="bottom"/>
          </w:tcPr>
          <w:p w14:paraId="6787C24F" w14:textId="30470D28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</w:t>
            </w:r>
          </w:p>
        </w:tc>
      </w:tr>
      <w:tr w:rsidR="006904B7" w14:paraId="0B74FBBB" w14:textId="5E3651A6" w:rsidTr="006904B7">
        <w:tc>
          <w:tcPr>
            <w:tcW w:w="1223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69FD970E" w14:textId="40A84231" w:rsidR="006904B7" w:rsidRDefault="006904B7" w:rsidP="006904B7">
            <w:pPr>
              <w:rPr>
                <w:lang w:val="en-US"/>
              </w:rPr>
            </w:pPr>
            <w:r w:rsidRPr="006E6E5B">
              <w:t>CBMZPN10</w:t>
            </w:r>
          </w:p>
        </w:tc>
        <w:tc>
          <w:tcPr>
            <w:tcW w:w="95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4346B56" w14:textId="732E29B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A068B00" w14:textId="1A12A42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80F40C9" w14:textId="6BE20D3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37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C354B4A" w14:textId="5A2237D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56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39641C9" w14:textId="6DC5484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12</w:t>
            </w:r>
          </w:p>
        </w:tc>
        <w:tc>
          <w:tcPr>
            <w:tcW w:w="87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665EB6" w14:textId="44730B2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04C49C8" w14:textId="0C7FFA7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86</w:t>
            </w:r>
          </w:p>
        </w:tc>
        <w:tc>
          <w:tcPr>
            <w:tcW w:w="89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9B73314" w14:textId="24B76CA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42F73A9" w14:textId="07C43A4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43</w:t>
            </w:r>
          </w:p>
        </w:tc>
        <w:tc>
          <w:tcPr>
            <w:tcW w:w="96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  <w:vAlign w:val="bottom"/>
          </w:tcPr>
          <w:p w14:paraId="64E73E4B" w14:textId="30D07D5E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6CE63F87" w14:textId="77777777" w:rsidTr="006904B7">
        <w:tc>
          <w:tcPr>
            <w:tcW w:w="1223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</w:tcPr>
          <w:p w14:paraId="259BBF08" w14:textId="120030F6" w:rsidR="006904B7" w:rsidRPr="00BE7D67" w:rsidRDefault="006904B7" w:rsidP="006904B7">
            <w:r w:rsidRPr="006E6E5B">
              <w:t>CBMZPN11</w:t>
            </w:r>
          </w:p>
        </w:tc>
        <w:tc>
          <w:tcPr>
            <w:tcW w:w="95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2FC5BAA" w14:textId="4D032DF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-1</w:t>
            </w:r>
          </w:p>
        </w:tc>
        <w:tc>
          <w:tcPr>
            <w:tcW w:w="8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65566B9" w14:textId="582FF0E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15527225" w14:textId="2BD05E4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.1705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16F1ABFE" w14:textId="73BE475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.574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05FEBBD" w14:textId="65C414F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2.245</w:t>
            </w:r>
          </w:p>
        </w:tc>
        <w:tc>
          <w:tcPr>
            <w:tcW w:w="87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AE3A1E8" w14:textId="2E646C3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4.124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9C6F881" w14:textId="5D9968A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8.008</w:t>
            </w:r>
          </w:p>
        </w:tc>
        <w:tc>
          <w:tcPr>
            <w:tcW w:w="89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413841AF" w14:textId="6151B31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5.187</w:t>
            </w:r>
          </w:p>
        </w:tc>
        <w:tc>
          <w:tcPr>
            <w:tcW w:w="99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63CA1BB" w14:textId="0DFC5AE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39</w:t>
            </w:r>
          </w:p>
        </w:tc>
        <w:tc>
          <w:tcPr>
            <w:tcW w:w="96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  <w:vAlign w:val="bottom"/>
          </w:tcPr>
          <w:p w14:paraId="7F153D86" w14:textId="49663DB7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</w:t>
            </w:r>
          </w:p>
        </w:tc>
      </w:tr>
      <w:tr w:rsidR="006904B7" w14:paraId="4A5F8F85" w14:textId="77777777" w:rsidTr="006904B7">
        <w:tc>
          <w:tcPr>
            <w:tcW w:w="1223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7CAAC" w:themeFill="accent2" w:themeFillTint="66"/>
          </w:tcPr>
          <w:p w14:paraId="17BE1C81" w14:textId="2C631B12" w:rsidR="006904B7" w:rsidRPr="00BE7D67" w:rsidRDefault="006904B7" w:rsidP="006904B7">
            <w:r w:rsidRPr="006E6E5B">
              <w:t>CBMZPN12</w:t>
            </w:r>
          </w:p>
        </w:tc>
        <w:tc>
          <w:tcPr>
            <w:tcW w:w="95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3583E1D" w14:textId="0E06561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2/c</w:t>
            </w:r>
          </w:p>
        </w:tc>
        <w:tc>
          <w:tcPr>
            <w:tcW w:w="8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1B53DE67" w14:textId="42391F5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B87DB06" w14:textId="1650C8C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6.609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5EA6B91" w14:textId="34328BE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.9269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D2D7337" w14:textId="122EC79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57</w:t>
            </w:r>
          </w:p>
        </w:tc>
        <w:tc>
          <w:tcPr>
            <w:tcW w:w="87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43A9E124" w14:textId="27AB79B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72F0BF3" w14:textId="7869527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9.702</w:t>
            </w:r>
          </w:p>
        </w:tc>
        <w:tc>
          <w:tcPr>
            <w:tcW w:w="89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12EA5C5F" w14:textId="7B8DC27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43E65BFD" w14:textId="2537669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296</w:t>
            </w:r>
          </w:p>
        </w:tc>
        <w:tc>
          <w:tcPr>
            <w:tcW w:w="96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7CAAC" w:themeFill="accent2" w:themeFillTint="66"/>
            <w:vAlign w:val="bottom"/>
          </w:tcPr>
          <w:p w14:paraId="7763CA94" w14:textId="725A62A7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V</w:t>
            </w:r>
          </w:p>
        </w:tc>
      </w:tr>
      <w:tr w:rsidR="006904B7" w14:paraId="09BD89F1" w14:textId="77777777" w:rsidTr="006904B7">
        <w:tc>
          <w:tcPr>
            <w:tcW w:w="1223" w:type="dxa"/>
            <w:tcBorders>
              <w:top w:val="single" w:sz="24" w:space="0" w:color="auto"/>
            </w:tcBorders>
            <w:shd w:val="clear" w:color="auto" w:fill="BDD6EE" w:themeFill="accent5" w:themeFillTint="66"/>
          </w:tcPr>
          <w:p w14:paraId="6F1FD311" w14:textId="711242E0" w:rsidR="006904B7" w:rsidRPr="00BE7D67" w:rsidRDefault="006904B7" w:rsidP="006904B7">
            <w:r w:rsidRPr="006E6E5B">
              <w:t>CBMZPN13</w:t>
            </w:r>
          </w:p>
        </w:tc>
        <w:tc>
          <w:tcPr>
            <w:tcW w:w="955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32F13481" w14:textId="2421542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-1</w:t>
            </w:r>
          </w:p>
        </w:tc>
        <w:tc>
          <w:tcPr>
            <w:tcW w:w="859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6A78001E" w14:textId="24731AA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897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18A97523" w14:textId="086B7A8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.1856</w:t>
            </w:r>
          </w:p>
        </w:tc>
        <w:tc>
          <w:tcPr>
            <w:tcW w:w="934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37FF8B51" w14:textId="1E4922C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.5758</w:t>
            </w:r>
          </w:p>
        </w:tc>
        <w:tc>
          <w:tcPr>
            <w:tcW w:w="926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619086D4" w14:textId="76C8F96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2.2411</w:t>
            </w:r>
          </w:p>
        </w:tc>
        <w:tc>
          <w:tcPr>
            <w:tcW w:w="876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00915C25" w14:textId="1715941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4.1942</w:t>
            </w:r>
          </w:p>
        </w:tc>
        <w:tc>
          <w:tcPr>
            <w:tcW w:w="934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6388A4D9" w14:textId="31DF8AA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7.9756</w:t>
            </w:r>
          </w:p>
        </w:tc>
        <w:tc>
          <w:tcPr>
            <w:tcW w:w="895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0C28F586" w14:textId="67D60C8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5.1053</w:t>
            </w:r>
          </w:p>
        </w:tc>
        <w:tc>
          <w:tcPr>
            <w:tcW w:w="992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1A5FC8B5" w14:textId="5966BA0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35</w:t>
            </w:r>
          </w:p>
        </w:tc>
        <w:tc>
          <w:tcPr>
            <w:tcW w:w="965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67A395FA" w14:textId="1087A452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</w:t>
            </w:r>
          </w:p>
        </w:tc>
      </w:tr>
      <w:tr w:rsidR="006904B7" w14:paraId="1120BCCD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3288901A" w14:textId="649C7433" w:rsidR="006904B7" w:rsidRPr="00BE7D67" w:rsidRDefault="006904B7" w:rsidP="006904B7">
            <w:r w:rsidRPr="006E6E5B">
              <w:lastRenderedPageBreak/>
              <w:t>CBMZPN14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3C0D0D09" w14:textId="2DA6EF1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5BB9F912" w14:textId="6ED2434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08950979" w14:textId="19AB0F7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5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89929F1" w14:textId="527D87E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86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06EAEB3B" w14:textId="34D34E7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54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7D4EE064" w14:textId="2975B86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60351BD" w14:textId="2430B98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38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5863B1C6" w14:textId="7C49ABD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03A7EB46" w14:textId="54FC0B0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33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5BF996F3" w14:textId="3EB796CF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49828017" w14:textId="77777777" w:rsidTr="006904B7">
        <w:tc>
          <w:tcPr>
            <w:tcW w:w="1223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3DEE78B5" w14:textId="6122A6DC" w:rsidR="006904B7" w:rsidRPr="00BE7D67" w:rsidRDefault="006904B7" w:rsidP="006904B7">
            <w:r w:rsidRPr="006E6E5B">
              <w:t>CBMZPN15</w:t>
            </w:r>
          </w:p>
        </w:tc>
        <w:tc>
          <w:tcPr>
            <w:tcW w:w="95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0997B1E" w14:textId="782EBCF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14ECB1" w14:textId="136C912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C8FE06" w14:textId="3152E58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3</w:t>
            </w:r>
          </w:p>
        </w:tc>
        <w:tc>
          <w:tcPr>
            <w:tcW w:w="934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5C5E23E" w14:textId="543C0DF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9</w:t>
            </w:r>
          </w:p>
        </w:tc>
        <w:tc>
          <w:tcPr>
            <w:tcW w:w="926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3852D3D" w14:textId="1EF1614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6</w:t>
            </w:r>
          </w:p>
        </w:tc>
        <w:tc>
          <w:tcPr>
            <w:tcW w:w="876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7257503" w14:textId="2D2CB2E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306A8D7" w14:textId="26D771C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3.03</w:t>
            </w:r>
          </w:p>
        </w:tc>
        <w:tc>
          <w:tcPr>
            <w:tcW w:w="89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1881525" w14:textId="3233B0F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A032DE" w14:textId="643F7C2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36</w:t>
            </w:r>
          </w:p>
        </w:tc>
        <w:tc>
          <w:tcPr>
            <w:tcW w:w="96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8CC1D07" w14:textId="242165CF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067EE4DE" w14:textId="77777777" w:rsidTr="006904B7">
        <w:tc>
          <w:tcPr>
            <w:tcW w:w="1223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</w:tcPr>
          <w:p w14:paraId="3D4041AE" w14:textId="09683A10" w:rsidR="006904B7" w:rsidRPr="00BE7D67" w:rsidRDefault="006904B7" w:rsidP="006904B7">
            <w:r w:rsidRPr="006E6E5B">
              <w:t>CBMZPN16</w:t>
            </w:r>
          </w:p>
        </w:tc>
        <w:tc>
          <w:tcPr>
            <w:tcW w:w="95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652495A9" w14:textId="34141C62" w:rsidR="006904B7" w:rsidRDefault="006904B7" w:rsidP="006904B7">
            <w:pPr>
              <w:rPr>
                <w:lang w:val="en-US"/>
              </w:rPr>
            </w:pPr>
            <w:proofErr w:type="spellStart"/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bca</w:t>
            </w:r>
            <w:proofErr w:type="spellEnd"/>
          </w:p>
        </w:tc>
        <w:tc>
          <w:tcPr>
            <w:tcW w:w="8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478E7259" w14:textId="4709573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3EC5A722" w14:textId="0417A70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.1245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3FA9A548" w14:textId="1A6F881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.4518</w:t>
            </w:r>
          </w:p>
        </w:tc>
        <w:tc>
          <w:tcPr>
            <w:tcW w:w="92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6A36A481" w14:textId="43C4BE4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4.8224</w:t>
            </w:r>
          </w:p>
        </w:tc>
        <w:tc>
          <w:tcPr>
            <w:tcW w:w="87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4D51D18A" w14:textId="6DC5C26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56E06B74" w14:textId="56BEC95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89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7A87368D" w14:textId="70401BF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3044B144" w14:textId="728BE7D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26</w:t>
            </w:r>
          </w:p>
        </w:tc>
        <w:tc>
          <w:tcPr>
            <w:tcW w:w="965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AEAAAA" w:themeFill="background2" w:themeFillShade="BF"/>
            <w:vAlign w:val="bottom"/>
          </w:tcPr>
          <w:p w14:paraId="565142DC" w14:textId="304B6B2D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V</w:t>
            </w:r>
          </w:p>
        </w:tc>
      </w:tr>
      <w:tr w:rsidR="006904B7" w14:paraId="2D8327BB" w14:textId="77777777" w:rsidTr="006904B7">
        <w:tc>
          <w:tcPr>
            <w:tcW w:w="1223" w:type="dxa"/>
            <w:tcBorders>
              <w:top w:val="single" w:sz="24" w:space="0" w:color="auto"/>
            </w:tcBorders>
            <w:shd w:val="clear" w:color="auto" w:fill="C5E0B3" w:themeFill="accent6" w:themeFillTint="66"/>
          </w:tcPr>
          <w:p w14:paraId="4CB678CF" w14:textId="7E88401D" w:rsidR="006904B7" w:rsidRPr="00BE7D67" w:rsidRDefault="006904B7" w:rsidP="006904B7">
            <w:r w:rsidRPr="006E6E5B">
              <w:t>CBMZPN17</w:t>
            </w:r>
          </w:p>
        </w:tc>
        <w:tc>
          <w:tcPr>
            <w:tcW w:w="955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0F458487" w14:textId="0291AE8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78F9F506" w14:textId="4C63AED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2839DA0C" w14:textId="667D1C5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874</w:t>
            </w:r>
          </w:p>
        </w:tc>
        <w:tc>
          <w:tcPr>
            <w:tcW w:w="934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4E6EC35E" w14:textId="68B4C7D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406</w:t>
            </w:r>
          </w:p>
        </w:tc>
        <w:tc>
          <w:tcPr>
            <w:tcW w:w="926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0A49D228" w14:textId="7A6255B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754</w:t>
            </w:r>
          </w:p>
        </w:tc>
        <w:tc>
          <w:tcPr>
            <w:tcW w:w="876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4D0FF650" w14:textId="297F67E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78693439" w14:textId="17C2170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39</w:t>
            </w:r>
          </w:p>
        </w:tc>
        <w:tc>
          <w:tcPr>
            <w:tcW w:w="895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770574C0" w14:textId="0BFB63E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275CE84E" w14:textId="7C4A425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8</w:t>
            </w:r>
          </w:p>
        </w:tc>
        <w:tc>
          <w:tcPr>
            <w:tcW w:w="965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3248CA3C" w14:textId="585B60EF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0D92E8BB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114B0E72" w14:textId="4C10A39A" w:rsidR="006904B7" w:rsidRPr="00BE7D67" w:rsidRDefault="006904B7" w:rsidP="006904B7">
            <w:r w:rsidRPr="006E6E5B">
              <w:t>CBMZPN18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0775E497" w14:textId="29E20D9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50CF18AC" w14:textId="27379AD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33F25195" w14:textId="463388E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874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72308576" w14:textId="4216E6E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406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4A7CF2E2" w14:textId="03A5B4A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754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367E9B0C" w14:textId="070FC74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320EF81F" w14:textId="035DB90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39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03519229" w14:textId="3D8F21A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6B60DAA6" w14:textId="47DF69E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7DB11581" w14:textId="44A28485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0362F484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31E8C212" w14:textId="35612995" w:rsidR="006904B7" w:rsidRPr="00BE7D67" w:rsidRDefault="006904B7" w:rsidP="006904B7">
            <w:r w:rsidRPr="006E6E5B">
              <w:t>CBMZPN19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4969EA21" w14:textId="603161A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7F47D9AA" w14:textId="1B3B118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02763B42" w14:textId="370A9F5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87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0CCC070E" w14:textId="2D8EC13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41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0A3760C9" w14:textId="589820B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75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0988A813" w14:textId="5F2B16D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AA499CD" w14:textId="13182F9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77AD298C" w14:textId="21E5920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491FD9D8" w14:textId="60EEB79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8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65F50237" w14:textId="29C2B809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16A28E1F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317E7EA7" w14:textId="6B84FC6A" w:rsidR="006904B7" w:rsidRPr="00BE7D67" w:rsidRDefault="006904B7" w:rsidP="006904B7">
            <w:r w:rsidRPr="006E6E5B">
              <w:t>CBMZPN20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5CCD8DA1" w14:textId="617C532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54BF45D5" w14:textId="441D2EF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48E6EF3E" w14:textId="7F1F49B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42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E7508D2" w14:textId="6E5CD0E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55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4AE03E53" w14:textId="79C6B72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19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17C3CE6C" w14:textId="576C7A6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4DD2B7A9" w14:textId="779FABC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885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27DCB19A" w14:textId="438E21F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5896274D" w14:textId="4105A1D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42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136EA452" w14:textId="2E1B0351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6C994154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62A52A35" w14:textId="67D44CB1" w:rsidR="006904B7" w:rsidRPr="00BE7D67" w:rsidRDefault="006904B7" w:rsidP="006904B7">
            <w:r w:rsidRPr="006E6E5B">
              <w:t>CBMZPN21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75512C7C" w14:textId="798EF94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46248D34" w14:textId="2E9F339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0349DCFC" w14:textId="3EBA334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98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43AF61E6" w14:textId="084E4B9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58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3A4B90CB" w14:textId="3EB6B20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89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7FFE9D39" w14:textId="01D9808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65E29FF9" w14:textId="102492C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838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421FEE7F" w14:textId="661FF76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5E0D4C36" w14:textId="101EF00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74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3F3197CC" w14:textId="5D5B104B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5B733895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446DDA29" w14:textId="568F0894" w:rsidR="006904B7" w:rsidRPr="00BE7D67" w:rsidRDefault="006904B7" w:rsidP="006904B7">
            <w:r w:rsidRPr="006E6E5B">
              <w:t>CBMZPN22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45572C50" w14:textId="7CFEDBA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3C4BD599" w14:textId="2C8ADF6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444E34EF" w14:textId="7362CE6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893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07519350" w14:textId="309466A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323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5F8D1969" w14:textId="4832376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64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4314B792" w14:textId="49837EF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0CD3417F" w14:textId="54AADE2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53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1F84565E" w14:textId="3A19C49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32F21497" w14:textId="0DEC03F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82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0C0CA06D" w14:textId="098CED3C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7D42F7DD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2BC4E06C" w14:textId="4848ED48" w:rsidR="006904B7" w:rsidRPr="00BE7D67" w:rsidRDefault="006904B7" w:rsidP="006904B7">
            <w:r w:rsidRPr="006E6E5B">
              <w:t>CBMZPN23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3AE2475B" w14:textId="583DB06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15D849C6" w14:textId="66A8569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2592F0FF" w14:textId="09973B0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893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113425BB" w14:textId="09BF7C0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323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1898282A" w14:textId="1205797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64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204993B3" w14:textId="7710FC0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41B3F598" w14:textId="61A09A4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53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2FE1B192" w14:textId="694BE05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0065F05B" w14:textId="3261852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82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61C27D04" w14:textId="7E75BE0E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4C600119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56471F61" w14:textId="30C3C2FE" w:rsidR="006904B7" w:rsidRPr="00BE7D67" w:rsidRDefault="006904B7" w:rsidP="006904B7">
            <w:r w:rsidRPr="006E6E5B">
              <w:t>CBMZPN27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018BBC56" w14:textId="51A4EFF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68C4D887" w14:textId="630DD9B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62B3901A" w14:textId="1EE9A90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9441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1DAC31AE" w14:textId="0505E8A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643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71FA99D4" w14:textId="4EBA2AB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8036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35EC4E01" w14:textId="5705EAE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45795D18" w14:textId="1912594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142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5BF54EAA" w14:textId="6FF7775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6CD7ADA4" w14:textId="623F1D1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73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292D5D46" w14:textId="0609262F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5CEB24B6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19A1D46D" w14:textId="611C49F6" w:rsidR="006904B7" w:rsidRPr="00BE7D67" w:rsidRDefault="006904B7" w:rsidP="006904B7">
            <w:r w:rsidRPr="006E6E5B">
              <w:t>CBMZPN28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705F231A" w14:textId="3F97292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0CD27D8E" w14:textId="2565D73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022773A7" w14:textId="03AB400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78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3E8C7096" w14:textId="5BC4B93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76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2CC7F6B3" w14:textId="250351C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91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0E4FF118" w14:textId="0B65C38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2BE0E4CF" w14:textId="5A0A98E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3.08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6DB6B0CA" w14:textId="6399FDE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14A91C30" w14:textId="2A4CAE7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26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36AB1902" w14:textId="280A9FBC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12893A52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26F29995" w14:textId="154E4B58" w:rsidR="006904B7" w:rsidRPr="00BE7D67" w:rsidRDefault="006904B7" w:rsidP="006904B7">
            <w:r w:rsidRPr="006E6E5B">
              <w:t>CBMZPN29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43FAAEBD" w14:textId="2511B2A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030E58B0" w14:textId="4EFE000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586D0B1D" w14:textId="25AFB65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76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6A5033B2" w14:textId="60F3968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88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21DC348B" w14:textId="7BE382B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67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17D87C29" w14:textId="621AFBC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671FE531" w14:textId="403AC66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7.03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4DA880C3" w14:textId="29DA62F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54608B43" w14:textId="5ACEB9C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27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16CB5BB0" w14:textId="3A9EADCA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6CB5AF34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7E73E848" w14:textId="77AD34CD" w:rsidR="006904B7" w:rsidRPr="00BE7D67" w:rsidRDefault="006904B7" w:rsidP="006904B7">
            <w:r w:rsidRPr="006E6E5B">
              <w:t>CBMZPN30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3FA31EDF" w14:textId="32FE839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6FE42FA5" w14:textId="01538BA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2004B698" w14:textId="3A12854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68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6FDD9D30" w14:textId="738ECFF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44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23E42E94" w14:textId="48CC861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2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03DBAC3A" w14:textId="694171C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1D6AD2FD" w14:textId="0EB6D36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1.22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262CE3F1" w14:textId="16DA11A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23315896" w14:textId="47BA660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283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372049A2" w14:textId="747DE496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61E98717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70A7EC37" w14:textId="4ACF8167" w:rsidR="006904B7" w:rsidRPr="00BE7D67" w:rsidRDefault="006904B7" w:rsidP="006904B7">
            <w:r w:rsidRPr="006E6E5B">
              <w:t>CBMZPN31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751DF695" w14:textId="690AD4B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1989B508" w14:textId="7D210BE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52F2B3F8" w14:textId="46E3323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6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43EF168C" w14:textId="1509607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4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4640D073" w14:textId="23C56BF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6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3F89B294" w14:textId="67CC0DA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2094B9B3" w14:textId="1A3432C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61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04A4CB04" w14:textId="5F8CF33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410D1AC4" w14:textId="54EA019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86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2EC8A187" w14:textId="1CB75644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3D2F881E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761C3F38" w14:textId="15A419AC" w:rsidR="006904B7" w:rsidRPr="00BE7D67" w:rsidRDefault="006904B7" w:rsidP="006904B7">
            <w:r w:rsidRPr="006E6E5B">
              <w:t>CBMZPN32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34B245D3" w14:textId="5F8ED49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362D7A82" w14:textId="77D1E03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09C19250" w14:textId="3D5AF5D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34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6216CCAB" w14:textId="6596452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5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1FB6B283" w14:textId="50E788F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17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3EEAFEC4" w14:textId="5D7D39A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83C815D" w14:textId="2818922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4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243BB6A9" w14:textId="51ACCD7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21DB3E20" w14:textId="304C349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44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72EB0519" w14:textId="40752746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26A72AC2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4C1A608D" w14:textId="53799960" w:rsidR="006904B7" w:rsidRPr="00BE7D67" w:rsidRDefault="006904B7" w:rsidP="006904B7">
            <w:r w:rsidRPr="006E6E5B">
              <w:t>CBMZPN33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2AF6EB9F" w14:textId="057F28A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5DBA09E7" w14:textId="4993F18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451AC646" w14:textId="6D54525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907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2F353FBA" w14:textId="56E8695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58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28DA834F" w14:textId="2D1EFBD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853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61EC4524" w14:textId="18AF2B0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40254EF2" w14:textId="1312D54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903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72525DB9" w14:textId="548C086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5CE26ACE" w14:textId="768AF8F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76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7528508D" w14:textId="69708796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494F26F2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0E89142C" w14:textId="7AFDD30F" w:rsidR="006904B7" w:rsidRPr="00BE7D67" w:rsidRDefault="006904B7" w:rsidP="006904B7">
            <w:r w:rsidRPr="006E6E5B">
              <w:t>CBMZPN34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3BD78F16" w14:textId="7A469F0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5799142F" w14:textId="4BA4B30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26A83D12" w14:textId="1B2B9045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614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1F3BA7E5" w14:textId="714A5EA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302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4EA4B330" w14:textId="4D1E710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886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1F7B1EB8" w14:textId="23E4031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15629FF" w14:textId="7D56B35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43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7195FB78" w14:textId="022AD65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21DD10A6" w14:textId="4C7E3A0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14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38D47311" w14:textId="1D0E798F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72113BC4" w14:textId="77777777" w:rsidTr="006904B7">
        <w:tc>
          <w:tcPr>
            <w:tcW w:w="1223" w:type="dxa"/>
            <w:shd w:val="clear" w:color="auto" w:fill="F7CAAC" w:themeFill="accent2" w:themeFillTint="66"/>
          </w:tcPr>
          <w:p w14:paraId="5DFEBB4D" w14:textId="7696E8D2" w:rsidR="006904B7" w:rsidRPr="00BE7D67" w:rsidRDefault="006904B7" w:rsidP="006904B7">
            <w:r w:rsidRPr="006E6E5B">
              <w:t>CBMZPN35</w:t>
            </w:r>
          </w:p>
        </w:tc>
        <w:tc>
          <w:tcPr>
            <w:tcW w:w="955" w:type="dxa"/>
            <w:shd w:val="clear" w:color="auto" w:fill="F7CAAC" w:themeFill="accent2" w:themeFillTint="66"/>
            <w:vAlign w:val="bottom"/>
          </w:tcPr>
          <w:p w14:paraId="106458F6" w14:textId="024F90A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2/c</w:t>
            </w:r>
          </w:p>
        </w:tc>
        <w:tc>
          <w:tcPr>
            <w:tcW w:w="859" w:type="dxa"/>
            <w:shd w:val="clear" w:color="auto" w:fill="F7CAAC" w:themeFill="accent2" w:themeFillTint="66"/>
            <w:vAlign w:val="bottom"/>
          </w:tcPr>
          <w:p w14:paraId="74B57CA0" w14:textId="0874491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F7CAAC" w:themeFill="accent2" w:themeFillTint="66"/>
            <w:vAlign w:val="bottom"/>
          </w:tcPr>
          <w:p w14:paraId="717B0D38" w14:textId="406E8BD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7.15</w:t>
            </w:r>
          </w:p>
        </w:tc>
        <w:tc>
          <w:tcPr>
            <w:tcW w:w="934" w:type="dxa"/>
            <w:shd w:val="clear" w:color="auto" w:fill="F7CAAC" w:themeFill="accent2" w:themeFillTint="66"/>
            <w:vAlign w:val="bottom"/>
          </w:tcPr>
          <w:p w14:paraId="18B70A5E" w14:textId="6BF6CF8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3</w:t>
            </w:r>
          </w:p>
        </w:tc>
        <w:tc>
          <w:tcPr>
            <w:tcW w:w="926" w:type="dxa"/>
            <w:shd w:val="clear" w:color="auto" w:fill="F7CAAC" w:themeFill="accent2" w:themeFillTint="66"/>
            <w:vAlign w:val="bottom"/>
          </w:tcPr>
          <w:p w14:paraId="411576B7" w14:textId="76856A6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.1</w:t>
            </w:r>
          </w:p>
        </w:tc>
        <w:tc>
          <w:tcPr>
            <w:tcW w:w="876" w:type="dxa"/>
            <w:shd w:val="clear" w:color="auto" w:fill="F7CAAC" w:themeFill="accent2" w:themeFillTint="66"/>
            <w:vAlign w:val="bottom"/>
          </w:tcPr>
          <w:p w14:paraId="6F7817A7" w14:textId="774EE56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F7CAAC" w:themeFill="accent2" w:themeFillTint="66"/>
            <w:vAlign w:val="bottom"/>
          </w:tcPr>
          <w:p w14:paraId="6D306551" w14:textId="28C2817F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0.3</w:t>
            </w:r>
          </w:p>
        </w:tc>
        <w:tc>
          <w:tcPr>
            <w:tcW w:w="895" w:type="dxa"/>
            <w:shd w:val="clear" w:color="auto" w:fill="F7CAAC" w:themeFill="accent2" w:themeFillTint="66"/>
            <w:vAlign w:val="bottom"/>
          </w:tcPr>
          <w:p w14:paraId="74ABB3CE" w14:textId="48EEB51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F7CAAC" w:themeFill="accent2" w:themeFillTint="66"/>
            <w:vAlign w:val="bottom"/>
          </w:tcPr>
          <w:p w14:paraId="7A1DEEE0" w14:textId="2185FD9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198</w:t>
            </w:r>
          </w:p>
        </w:tc>
        <w:tc>
          <w:tcPr>
            <w:tcW w:w="965" w:type="dxa"/>
            <w:shd w:val="clear" w:color="auto" w:fill="F7CAAC" w:themeFill="accent2" w:themeFillTint="66"/>
            <w:vAlign w:val="bottom"/>
          </w:tcPr>
          <w:p w14:paraId="6962101E" w14:textId="4F5A2449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V</w:t>
            </w:r>
          </w:p>
        </w:tc>
      </w:tr>
      <w:tr w:rsidR="006904B7" w14:paraId="1F75A3C3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2338BD03" w14:textId="166EC298" w:rsidR="006904B7" w:rsidRPr="00BE7D67" w:rsidRDefault="006904B7" w:rsidP="006904B7">
            <w:r w:rsidRPr="006E6E5B">
              <w:t>CBMZPN36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52B7D602" w14:textId="416D510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7199F439" w14:textId="7023D5E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3A3B2552" w14:textId="08A5DF9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46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0A1382F3" w14:textId="5E7E779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04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299354AF" w14:textId="34BEEBB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76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14247E17" w14:textId="1B65C218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5705FAE4" w14:textId="29D3DACD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61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1B76E20F" w14:textId="3F7DBA4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3ACB1C23" w14:textId="2C5E1672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86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1D033785" w14:textId="502EED58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  <w:tr w:rsidR="006904B7" w14:paraId="1514B279" w14:textId="77777777" w:rsidTr="006904B7">
        <w:tc>
          <w:tcPr>
            <w:tcW w:w="1223" w:type="dxa"/>
            <w:shd w:val="clear" w:color="auto" w:fill="C5E0B3" w:themeFill="accent6" w:themeFillTint="66"/>
          </w:tcPr>
          <w:p w14:paraId="747C0EDC" w14:textId="322BEFE6" w:rsidR="006904B7" w:rsidRPr="00BE7D67" w:rsidRDefault="006904B7" w:rsidP="006904B7">
            <w:r w:rsidRPr="006E6E5B">
              <w:t>CBMZPN37</w:t>
            </w:r>
          </w:p>
        </w:tc>
        <w:tc>
          <w:tcPr>
            <w:tcW w:w="955" w:type="dxa"/>
            <w:shd w:val="clear" w:color="auto" w:fill="C5E0B3" w:themeFill="accent6" w:themeFillTint="66"/>
            <w:vAlign w:val="bottom"/>
          </w:tcPr>
          <w:p w14:paraId="565314F1" w14:textId="19CA44C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859" w:type="dxa"/>
            <w:shd w:val="clear" w:color="auto" w:fill="C5E0B3" w:themeFill="accent6" w:themeFillTint="66"/>
            <w:vAlign w:val="bottom"/>
          </w:tcPr>
          <w:p w14:paraId="4C5747AD" w14:textId="29D12E9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897" w:type="dxa"/>
            <w:shd w:val="clear" w:color="auto" w:fill="C5E0B3" w:themeFill="accent6" w:themeFillTint="66"/>
            <w:vAlign w:val="bottom"/>
          </w:tcPr>
          <w:p w14:paraId="4B65A7CA" w14:textId="555FD410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.547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15E2D876" w14:textId="5857525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1.158</w:t>
            </w:r>
          </w:p>
        </w:tc>
        <w:tc>
          <w:tcPr>
            <w:tcW w:w="926" w:type="dxa"/>
            <w:shd w:val="clear" w:color="auto" w:fill="C5E0B3" w:themeFill="accent6" w:themeFillTint="66"/>
            <w:vAlign w:val="bottom"/>
          </w:tcPr>
          <w:p w14:paraId="3A96E5CF" w14:textId="28FE95F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.92</w:t>
            </w:r>
          </w:p>
        </w:tc>
        <w:tc>
          <w:tcPr>
            <w:tcW w:w="876" w:type="dxa"/>
            <w:shd w:val="clear" w:color="auto" w:fill="C5E0B3" w:themeFill="accent6" w:themeFillTint="66"/>
            <w:vAlign w:val="bottom"/>
          </w:tcPr>
          <w:p w14:paraId="49FAFFDA" w14:textId="49CD089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34" w:type="dxa"/>
            <w:shd w:val="clear" w:color="auto" w:fill="C5E0B3" w:themeFill="accent6" w:themeFillTint="66"/>
            <w:vAlign w:val="bottom"/>
          </w:tcPr>
          <w:p w14:paraId="3D363D3D" w14:textId="59CE6D9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2.87</w:t>
            </w:r>
          </w:p>
        </w:tc>
        <w:tc>
          <w:tcPr>
            <w:tcW w:w="895" w:type="dxa"/>
            <w:shd w:val="clear" w:color="auto" w:fill="C5E0B3" w:themeFill="accent6" w:themeFillTint="66"/>
            <w:vAlign w:val="bottom"/>
          </w:tcPr>
          <w:p w14:paraId="64D82E57" w14:textId="5F4F9F5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992" w:type="dxa"/>
            <w:shd w:val="clear" w:color="auto" w:fill="C5E0B3" w:themeFill="accent6" w:themeFillTint="66"/>
            <w:vAlign w:val="bottom"/>
          </w:tcPr>
          <w:p w14:paraId="5476AFFF" w14:textId="308FDAAC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34</w:t>
            </w:r>
          </w:p>
        </w:tc>
        <w:tc>
          <w:tcPr>
            <w:tcW w:w="965" w:type="dxa"/>
            <w:shd w:val="clear" w:color="auto" w:fill="C5E0B3" w:themeFill="accent6" w:themeFillTint="66"/>
            <w:vAlign w:val="bottom"/>
          </w:tcPr>
          <w:p w14:paraId="684AB528" w14:textId="3354273B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II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4A1CFDC2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2A77F9">
        <w:t>Carbamazepine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24"/>
        <w:gridCol w:w="1095"/>
        <w:gridCol w:w="855"/>
        <w:gridCol w:w="584"/>
        <w:gridCol w:w="663"/>
        <w:gridCol w:w="6035"/>
      </w:tblGrid>
      <w:tr w:rsidR="008616E5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8616E5" w14:paraId="09C22672" w14:textId="2FADBC92" w:rsidTr="00D95361">
        <w:tc>
          <w:tcPr>
            <w:tcW w:w="0" w:type="auto"/>
          </w:tcPr>
          <w:p w14:paraId="54880E13" w14:textId="3EC2E50C" w:rsidR="006904B7" w:rsidRDefault="006904B7" w:rsidP="006904B7">
            <w:pPr>
              <w:rPr>
                <w:lang w:val="en-US"/>
              </w:rPr>
            </w:pPr>
            <w:r w:rsidRPr="00B06E2B">
              <w:t>CBMZPN</w:t>
            </w:r>
          </w:p>
        </w:tc>
        <w:tc>
          <w:tcPr>
            <w:tcW w:w="0" w:type="auto"/>
            <w:vAlign w:val="bottom"/>
          </w:tcPr>
          <w:p w14:paraId="0290D82F" w14:textId="19FFC98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768D7291" w14:textId="51078F33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0" w:type="auto"/>
            <w:vAlign w:val="bottom"/>
          </w:tcPr>
          <w:p w14:paraId="1260C821" w14:textId="09D90EC7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5</w:t>
            </w:r>
          </w:p>
        </w:tc>
        <w:tc>
          <w:tcPr>
            <w:tcW w:w="0" w:type="auto"/>
          </w:tcPr>
          <w:p w14:paraId="5160D4F7" w14:textId="383BB855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1</w:t>
            </w:r>
          </w:p>
        </w:tc>
        <w:tc>
          <w:tcPr>
            <w:tcW w:w="0" w:type="auto"/>
          </w:tcPr>
          <w:p w14:paraId="3727F56C" w14:textId="72BB701B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</w:p>
        </w:tc>
      </w:tr>
      <w:tr w:rsidR="008616E5" w14:paraId="1228351F" w14:textId="12FF010C" w:rsidTr="00D95361">
        <w:tc>
          <w:tcPr>
            <w:tcW w:w="0" w:type="auto"/>
          </w:tcPr>
          <w:p w14:paraId="78498CB3" w14:textId="55D9C404" w:rsidR="006904B7" w:rsidRDefault="006904B7" w:rsidP="006904B7">
            <w:pPr>
              <w:rPr>
                <w:lang w:val="en-US"/>
              </w:rPr>
            </w:pPr>
            <w:r w:rsidRPr="00B06E2B">
              <w:t>CBMZPN01</w:t>
            </w:r>
          </w:p>
        </w:tc>
        <w:tc>
          <w:tcPr>
            <w:tcW w:w="0" w:type="auto"/>
            <w:vAlign w:val="bottom"/>
          </w:tcPr>
          <w:p w14:paraId="38A7A315" w14:textId="04E30C06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c</w:t>
            </w:r>
          </w:p>
        </w:tc>
        <w:tc>
          <w:tcPr>
            <w:tcW w:w="0" w:type="auto"/>
            <w:vAlign w:val="bottom"/>
          </w:tcPr>
          <w:p w14:paraId="2D02B01C" w14:textId="2A0D7869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.5</w:t>
            </w:r>
          </w:p>
        </w:tc>
        <w:tc>
          <w:tcPr>
            <w:tcW w:w="0" w:type="auto"/>
            <w:vAlign w:val="bottom"/>
          </w:tcPr>
          <w:p w14:paraId="291ABADC" w14:textId="671892C6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5</w:t>
            </w:r>
          </w:p>
        </w:tc>
        <w:tc>
          <w:tcPr>
            <w:tcW w:w="0" w:type="auto"/>
          </w:tcPr>
          <w:p w14:paraId="6FE357DB" w14:textId="408116A2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1</w:t>
            </w:r>
          </w:p>
        </w:tc>
        <w:tc>
          <w:tcPr>
            <w:tcW w:w="0" w:type="auto"/>
          </w:tcPr>
          <w:p w14:paraId="5BD7EC32" w14:textId="04BD3840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ethanol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Reboul&lt;/Author&gt;&lt;Year&gt;1981&lt;/Year&gt;&lt;IDText&gt;5 H -Dibenz[ b , f ]azpinecarboxamide-5 (carbamazpine)&lt;/IDText&gt;&lt;DisplayText&gt;&lt;style face="superscript"&gt;1&lt;/style&gt;&lt;/DisplayText&gt;&lt;record&gt;&lt;urls&gt;&lt;related-urls&gt;&lt;url&gt;http://journals.iucr.org/b/issues/1981/10/00/a20323/a20323.pdf&lt;/url&gt;&lt;/related-urls&gt;&lt;/urls&gt;&lt;titles&gt;&lt;title&gt;5 H -Dibenz[ b , f ]azpinecarboxamide-5 (carbamazpine)&lt;/title&gt;&lt;secondary-title&gt;Acta Crystallographica Section B - Structural Crystallography and Crystal Chemistry&lt;/secondary-title&gt;&lt;/titles&gt;&lt;pages&gt;1844-1848&lt;/pages&gt;&lt;number&gt;10&lt;/number&gt;&lt;contributors&gt;&lt;authors&gt;&lt;author&gt;Reboul, J. P.&lt;/author&gt;&lt;author&gt;Cristau, B.&lt;/author&gt;&lt;author&gt;Soyfer, J. C.&lt;/author&gt;&lt;author&gt;Astier, J. P.&lt;/author&gt;&lt;/authors&gt;&lt;/contributors&gt;&lt;reprint-edition&gt;NOT IN FILE&lt;/reprint-edition&gt;&lt;added-date format="utc"&gt;1399986832&lt;/added-date&gt;&lt;ref-type name="Journal Article"&gt;17&lt;/ref-type&gt;&lt;dates&gt;&lt;year&gt;1981&lt;/year&gt;&lt;/dates&gt;&lt;rec-number&gt;1785&lt;/rec-number&gt;&lt;last-updated-date format="utc"&gt;1399986832&lt;/last-updated-date&gt;&lt;volume&gt;37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650E684B" w14:textId="058D14E8" w:rsidTr="00D95361">
        <w:tc>
          <w:tcPr>
            <w:tcW w:w="0" w:type="auto"/>
          </w:tcPr>
          <w:p w14:paraId="2B8AAD98" w14:textId="1E41B24F" w:rsidR="006904B7" w:rsidRDefault="006904B7" w:rsidP="006904B7">
            <w:pPr>
              <w:rPr>
                <w:lang w:val="en-US"/>
              </w:rPr>
            </w:pPr>
            <w:r w:rsidRPr="00B06E2B">
              <w:t>CBMZPN02</w:t>
            </w:r>
          </w:p>
        </w:tc>
        <w:tc>
          <w:tcPr>
            <w:tcW w:w="0" w:type="auto"/>
            <w:vAlign w:val="bottom"/>
          </w:tcPr>
          <w:p w14:paraId="02327711" w14:textId="1551083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18FF08B1" w14:textId="61D128A9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.4</w:t>
            </w:r>
          </w:p>
        </w:tc>
        <w:tc>
          <w:tcPr>
            <w:tcW w:w="0" w:type="auto"/>
            <w:vAlign w:val="bottom"/>
          </w:tcPr>
          <w:p w14:paraId="0DFAEED6" w14:textId="34C3B5C2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5</w:t>
            </w:r>
          </w:p>
        </w:tc>
        <w:tc>
          <w:tcPr>
            <w:tcW w:w="0" w:type="auto"/>
          </w:tcPr>
          <w:p w14:paraId="6027F6D3" w14:textId="229054E7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9</w:t>
            </w:r>
          </w:p>
        </w:tc>
        <w:tc>
          <w:tcPr>
            <w:tcW w:w="0" w:type="auto"/>
          </w:tcPr>
          <w:p w14:paraId="1067BA7D" w14:textId="06D70EDE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ethanol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Lisgarten&lt;/Author&gt;&lt;Year&gt;1989&lt;/Year&gt;&lt;IDText&gt;The Crystal and Molecular Structure of 5-Dibenz [b,f] azepinecarboxamide-5H&lt;/IDText&gt;&lt;DisplayText&gt;&lt;style face="superscript"&gt;2&lt;/style&gt;&lt;/DisplayText&gt;&lt;record&gt;&lt;titles&gt;&lt;title&gt;The Crystal and Molecular Structure of 5-Dibenz [b,f] azepinecarboxamide-5H&lt;/title&gt;&lt;secondary-title&gt;Journal of Crystallographic and Spectroscopic Research&lt;/secondary-title&gt;&lt;/titles&gt;&lt;pages&gt;641-649&lt;/pages&gt;&lt;number&gt;4&lt;/number&gt;&lt;contributors&gt;&lt;authors&gt;&lt;author&gt;Lisgarten, J. N.&lt;/author&gt;&lt;author&gt;Palmer, R. A.&lt;/author&gt;&lt;author&gt;Saldanha, J. W.&lt;/author&gt;&lt;/authors&gt;&lt;/contributors&gt;&lt;reprint-edition&gt;NOT IN FILE&lt;/reprint-edition&gt;&lt;added-date format="utc"&gt;1399987176&lt;/added-date&gt;&lt;ref-type name="Journal Article"&gt;17&lt;/ref-type&gt;&lt;dates&gt;&lt;year&gt;1989&lt;/year&gt;&lt;/dates&gt;&lt;rec-number&gt;4220&lt;/rec-number&gt;&lt;last-updated-date format="utc"&gt;1399987176&lt;/last-updated-date&gt;&lt;volume&gt;19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6656CF8E" w14:textId="7669F558" w:rsidTr="00D95361">
        <w:tc>
          <w:tcPr>
            <w:tcW w:w="0" w:type="auto"/>
          </w:tcPr>
          <w:p w14:paraId="74C3EA06" w14:textId="596246E8" w:rsidR="006904B7" w:rsidRDefault="006904B7" w:rsidP="006904B7">
            <w:pPr>
              <w:rPr>
                <w:lang w:val="en-US"/>
              </w:rPr>
            </w:pPr>
            <w:r w:rsidRPr="00B06E2B">
              <w:t>CBMZPN03</w:t>
            </w:r>
          </w:p>
        </w:tc>
        <w:tc>
          <w:tcPr>
            <w:tcW w:w="0" w:type="auto"/>
            <w:vAlign w:val="bottom"/>
          </w:tcPr>
          <w:p w14:paraId="1AF5E4CA" w14:textId="60B46FB1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-3</w:t>
            </w:r>
          </w:p>
        </w:tc>
        <w:tc>
          <w:tcPr>
            <w:tcW w:w="0" w:type="auto"/>
            <w:vAlign w:val="bottom"/>
          </w:tcPr>
          <w:p w14:paraId="2B398A26" w14:textId="3011D767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.9</w:t>
            </w:r>
          </w:p>
        </w:tc>
        <w:tc>
          <w:tcPr>
            <w:tcW w:w="0" w:type="auto"/>
            <w:vAlign w:val="bottom"/>
          </w:tcPr>
          <w:p w14:paraId="6D9F4D06" w14:textId="5320A8AB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5</w:t>
            </w:r>
          </w:p>
        </w:tc>
        <w:tc>
          <w:tcPr>
            <w:tcW w:w="0" w:type="auto"/>
          </w:tcPr>
          <w:p w14:paraId="22933DB8" w14:textId="77DE8F4A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7</w:t>
            </w:r>
          </w:p>
        </w:tc>
        <w:tc>
          <w:tcPr>
            <w:tcW w:w="0" w:type="auto"/>
          </w:tcPr>
          <w:p w14:paraId="59F62A0D" w14:textId="30116E40" w:rsidR="006904B7" w:rsidRPr="00C23222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THF, CHF</w:t>
            </w:r>
            <w:r>
              <w:rPr>
                <w:rFonts w:ascii="Calibri" w:hAnsi="Calibri" w:cs="Calibri"/>
                <w:color w:val="000000"/>
                <w:vertAlign w:val="sub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t xml:space="preserve"> and CCl</w:t>
            </w:r>
            <w:r>
              <w:rPr>
                <w:rFonts w:ascii="Calibri" w:hAnsi="Calibri" w:cs="Calibri"/>
                <w:color w:val="000000"/>
                <w:vertAlign w:val="subscript"/>
              </w:rPr>
              <w:t>4</w:t>
            </w:r>
            <w:r w:rsidR="00687A83">
              <w:rPr>
                <w:rFonts w:ascii="Calibri" w:hAnsi="Calibri" w:cs="Calibri"/>
                <w:color w:val="000000"/>
                <w:vertAlign w:val="subscript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  <w:vertAlign w:val="subscript"/>
              </w:rPr>
              <w:instrText xml:space="preserve"> ADDIN EN.CITE &lt;EndNote&gt;&lt;Cite&gt;&lt;Author&gt;Lowes&lt;/Author&gt;&lt;Year&gt;1987&lt;/Year&gt;&lt;IDText&gt;Physicochemical Properties and X-Ray Structural Studies of the Trigonal Polymorph of Carbamazepine&lt;/IDText&gt;&lt;DisplayText&gt;&lt;style face="superscript"&gt;3&lt;/style&gt;&lt;/DisplayText&gt;&lt;record&gt;&lt;urls&gt;&lt;related-urls&gt;&lt;/related-urls&gt;&lt;/urls&gt;&lt;titles&gt;&lt;title&gt;Physicochemical Properties and X-Ray Structural Studies of the Trigonal Polymorph of Carbamazepine&lt;/title&gt;&lt;secondary-title&gt;Journal of Pharmaceutical Sciences&lt;/secondary-title&gt;&lt;/titles&gt;&lt;pages&gt;744-752&lt;/pages&gt;&lt;number&gt;9&lt;/number&gt;&lt;contributors&gt;&lt;authors&gt;&lt;author&gt;Lowes, M. M. J.&lt;/author&gt;&lt;author&gt;Caira, M. R.&lt;/author&gt;&lt;author&gt;Lotter, A. P.&lt;/author&gt;&lt;author&gt;Vanderwatt, J. G.&lt;/author&gt;&lt;/authors&gt;&lt;/contributors&gt;&lt;reprint-edition&gt;NOT IN FILE&lt;/reprint-edition&gt;&lt;added-date format="utc"&gt;1399986974&lt;/added-date&gt;&lt;ref-type name="Journal Article"&gt;17&lt;/ref-type&gt;&lt;dates&gt;&lt;year&gt;1987&lt;/year&gt;&lt;/dates&gt;&lt;rec-number&gt;2666&lt;/rec-number&gt;&lt;last-updated-date format="utc"&gt;1399986974&lt;/last-updated-date&gt;&lt;volume&gt;76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  <w:vertAlign w:val="subscript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 w:rsidR="00687A83">
              <w:rPr>
                <w:rFonts w:ascii="Calibri" w:hAnsi="Calibri" w:cs="Calibri"/>
                <w:color w:val="000000"/>
                <w:vertAlign w:val="subscript"/>
              </w:rPr>
              <w:fldChar w:fldCharType="end"/>
            </w:r>
          </w:p>
        </w:tc>
      </w:tr>
      <w:tr w:rsidR="008616E5" w14:paraId="45FA6332" w14:textId="53B822F1" w:rsidTr="00D95361">
        <w:tc>
          <w:tcPr>
            <w:tcW w:w="0" w:type="auto"/>
          </w:tcPr>
          <w:p w14:paraId="2B6560F1" w14:textId="2A4713B1" w:rsidR="006904B7" w:rsidRDefault="006904B7" w:rsidP="006904B7">
            <w:pPr>
              <w:rPr>
                <w:lang w:val="en-US"/>
              </w:rPr>
            </w:pPr>
            <w:r w:rsidRPr="00B06E2B">
              <w:t>CBMZPN10</w:t>
            </w:r>
          </w:p>
        </w:tc>
        <w:tc>
          <w:tcPr>
            <w:tcW w:w="0" w:type="auto"/>
            <w:vAlign w:val="bottom"/>
          </w:tcPr>
          <w:p w14:paraId="6B44B5AB" w14:textId="052DD5B9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105D1E18" w14:textId="3781557F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.9</w:t>
            </w:r>
          </w:p>
        </w:tc>
        <w:tc>
          <w:tcPr>
            <w:tcW w:w="0" w:type="auto"/>
            <w:vAlign w:val="bottom"/>
          </w:tcPr>
          <w:p w14:paraId="1D306745" w14:textId="26F3961E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5</w:t>
            </w:r>
          </w:p>
        </w:tc>
        <w:tc>
          <w:tcPr>
            <w:tcW w:w="0" w:type="auto"/>
          </w:tcPr>
          <w:p w14:paraId="4FE4ECE9" w14:textId="58E1822A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81</w:t>
            </w:r>
          </w:p>
        </w:tc>
        <w:tc>
          <w:tcPr>
            <w:tcW w:w="0" w:type="auto"/>
          </w:tcPr>
          <w:p w14:paraId="5A2158CE" w14:textId="2C5E07DB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ethanol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Himes&lt;/Author&gt;&lt;Year&gt;1981&lt;/Year&gt;&lt;IDText&gt;Structure of carbamazepine: 5 H -dibenz[ b , f ]azepine-5-carboxamide&lt;/IDText&gt;&lt;DisplayText&gt;&lt;style face="superscript"&gt;4&lt;/style&gt;&lt;/DisplayText&gt;&lt;record&gt;&lt;urls&gt;&lt;related-urls&gt;&lt;url&gt;http://journals.iucr.org/b/issues/1981/12/00/a20437/a20437.pdf&lt;/url&gt;&lt;/related-urls&gt;&lt;/urls&gt;&lt;titles&gt;&lt;title&gt;Structure of carbamazepine: 5 H -dibenz[ b , f ]azepine-5-carboxamide&lt;/title&gt;&lt;secondary-title&gt;Acta Crystallographica Section B - Structural Crystallography and Crystal Chemistry&lt;/secondary-title&gt;&lt;/titles&gt;&lt;pages&gt;2242-2245&lt;/pages&gt;&lt;number&gt;12&lt;/number&gt;&lt;contributors&gt;&lt;authors&gt;&lt;author&gt;Himes, V. L.&lt;/author&gt;&lt;author&gt;Mighell, A. D.&lt;/author&gt;&lt;author&gt;DeCamp, W. H.&lt;/author&gt;&lt;/authors&gt;&lt;/contributors&gt;&lt;reprint-edition&gt;NOT IN FILE&lt;/reprint-edition&gt;&lt;added-date format="utc"&gt;1399986831&lt;/added-date&gt;&lt;ref-type name="Journal Article"&gt;17&lt;/ref-type&gt;&lt;dates&gt;&lt;year&gt;1981&lt;/year&gt;&lt;/dates&gt;&lt;rec-number&gt;1685&lt;/rec-number&gt;&lt;last-updated-date format="utc"&gt;1399986831&lt;/last-updated-date&gt;&lt;volume&gt;37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2770E2E2" w14:textId="77777777" w:rsidTr="00D95361">
        <w:tc>
          <w:tcPr>
            <w:tcW w:w="0" w:type="auto"/>
          </w:tcPr>
          <w:p w14:paraId="3B25109D" w14:textId="03CB25E0" w:rsidR="006904B7" w:rsidRDefault="006904B7" w:rsidP="006904B7">
            <w:pPr>
              <w:rPr>
                <w:lang w:val="en-US"/>
              </w:rPr>
            </w:pPr>
            <w:r w:rsidRPr="00B06E2B">
              <w:t>CBMZPN11</w:t>
            </w:r>
          </w:p>
        </w:tc>
        <w:tc>
          <w:tcPr>
            <w:tcW w:w="0" w:type="auto"/>
            <w:vAlign w:val="bottom"/>
          </w:tcPr>
          <w:p w14:paraId="17FB3213" w14:textId="4A6CD21A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-1</w:t>
            </w:r>
          </w:p>
        </w:tc>
        <w:tc>
          <w:tcPr>
            <w:tcW w:w="0" w:type="auto"/>
            <w:vAlign w:val="bottom"/>
          </w:tcPr>
          <w:p w14:paraId="1ABCD0FB" w14:textId="77B9C31F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.06</w:t>
            </w:r>
          </w:p>
        </w:tc>
        <w:tc>
          <w:tcPr>
            <w:tcW w:w="0" w:type="auto"/>
            <w:vAlign w:val="bottom"/>
          </w:tcPr>
          <w:p w14:paraId="58A9EB00" w14:textId="69D2C940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58</w:t>
            </w:r>
          </w:p>
        </w:tc>
        <w:tc>
          <w:tcPr>
            <w:tcW w:w="0" w:type="auto"/>
          </w:tcPr>
          <w:p w14:paraId="09A93339" w14:textId="1B0E9C10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3</w:t>
            </w:r>
          </w:p>
        </w:tc>
        <w:tc>
          <w:tcPr>
            <w:tcW w:w="0" w:type="auto"/>
          </w:tcPr>
          <w:p w14:paraId="3B1ECB7A" w14:textId="23C12B6B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ed from the melt in a sealed capillary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Grzesiak&lt;/Author&gt;&lt;Year&gt;2003&lt;/Year&gt;&lt;IDText&gt;Comparison of the four anhydrous polymorphs of carbamazepine and the crystal structure of form I&lt;/IDText&gt;&lt;DisplayText&gt;&lt;style face="superscript"&gt;5&lt;/style&gt;&lt;/DisplayText&gt;&lt;record&gt;&lt;urls&gt;&lt;related-urls&gt;&lt;/related-urls&gt;&lt;/urls&gt;&lt;titles&gt;&lt;title&gt;Comparison of the four anhydrous polymorphs of carbamazepine and the crystal structure of form I&lt;/title&gt;&lt;secondary-title&gt;Journal of Pharmaceutical Sciences&lt;/secondary-title&gt;&lt;/titles&gt;&lt;pages&gt;2260-2271&lt;/pages&gt;&lt;number&gt;11&lt;/number&gt;&lt;contributors&gt;&lt;authors&gt;&lt;author&gt;Grzesiak, A. L.&lt;/author&gt;&lt;author&gt;Lang, M. D.&lt;/author&gt;&lt;author&gt;Kim, K.&lt;/author&gt;&lt;author&gt;Matzger, A. J.&lt;/author&gt;&lt;/authors&gt;&lt;/contributors&gt;&lt;reprint-edition&gt;IN FILE&lt;/reprint-edition&gt;&lt;added-date format="utc"&gt;1399986830&lt;/added-date&gt;&lt;ref-type name="Journal Article"&gt;17&lt;/ref-type&gt;&lt;dates&gt;&lt;year&gt;2003&lt;/year&gt;&lt;/dates&gt;&lt;rec-number&gt;1649&lt;/rec-number&gt;&lt;last-updated-date format="utc"&gt;1399986830&lt;/last-updated-date&gt;&lt;volume&gt;92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1A892510" w14:textId="77777777" w:rsidTr="00D95361">
        <w:tc>
          <w:tcPr>
            <w:tcW w:w="0" w:type="auto"/>
          </w:tcPr>
          <w:p w14:paraId="4F96D600" w14:textId="2378BB2C" w:rsidR="006904B7" w:rsidRDefault="006904B7" w:rsidP="006904B7">
            <w:pPr>
              <w:rPr>
                <w:lang w:val="en-US"/>
              </w:rPr>
            </w:pPr>
            <w:r w:rsidRPr="00B06E2B">
              <w:t>CBMZPN12</w:t>
            </w:r>
          </w:p>
        </w:tc>
        <w:tc>
          <w:tcPr>
            <w:tcW w:w="0" w:type="auto"/>
            <w:vAlign w:val="bottom"/>
          </w:tcPr>
          <w:p w14:paraId="689C9CA2" w14:textId="4BC51C9E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2/c</w:t>
            </w:r>
          </w:p>
        </w:tc>
        <w:tc>
          <w:tcPr>
            <w:tcW w:w="0" w:type="auto"/>
            <w:vAlign w:val="bottom"/>
          </w:tcPr>
          <w:p w14:paraId="5B31DC80" w14:textId="2C7F823C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.57</w:t>
            </w:r>
          </w:p>
        </w:tc>
        <w:tc>
          <w:tcPr>
            <w:tcW w:w="0" w:type="auto"/>
            <w:vAlign w:val="bottom"/>
          </w:tcPr>
          <w:p w14:paraId="22E4F8B0" w14:textId="567F799C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58</w:t>
            </w:r>
          </w:p>
        </w:tc>
        <w:tc>
          <w:tcPr>
            <w:tcW w:w="0" w:type="auto"/>
          </w:tcPr>
          <w:p w14:paraId="452537C7" w14:textId="7DD262EC" w:rsidR="006904B7" w:rsidRDefault="00C23222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2</w:t>
            </w:r>
          </w:p>
        </w:tc>
        <w:tc>
          <w:tcPr>
            <w:tcW w:w="0" w:type="auto"/>
          </w:tcPr>
          <w:p w14:paraId="3FD99DD7" w14:textId="2977CA16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in the presence of hydroxypropylcellulose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Lang&lt;/Author&gt;&lt;Year&gt;2002&lt;/Year&gt;&lt;IDText&gt;Form IV of carbamazepine&lt;/IDText&gt;&lt;DisplayText&gt;&lt;style face="superscript"&gt;6&lt;/style&gt;&lt;/DisplayText&gt;&lt;record&gt;&lt;urls&gt;&lt;related-urls&gt;&lt;/related-urls&gt;&lt;/urls&gt;&lt;titles&gt;&lt;title&gt;Form IV of carbamazepine&lt;/title&gt;&lt;secondary-title&gt;Journal of Pharmaceutical Sciences&lt;/secondary-title&gt;&lt;/titles&gt;&lt;pages&gt;1186-1190&lt;/pages&gt;&lt;number&gt;4&lt;/number&gt;&lt;contributors&gt;&lt;authors&gt;&lt;author&gt;Lang, M. D.&lt;/author&gt;&lt;author&gt;Kampf, J. W.&lt;/author&gt;&lt;author&gt;Matzger, A. J.&lt;/author&gt;&lt;/authors&gt;&lt;/contributors&gt;&lt;reprint-edition&gt;NOT IN FILE&lt;/reprint-edition&gt;&lt;added-date format="utc"&gt;1399986974&lt;/added-date&gt;&lt;ref-type name="Journal Article"&gt;17&lt;/ref-type&gt;&lt;dates&gt;&lt;year&gt;2002&lt;/year&gt;&lt;/dates&gt;&lt;rec-number&gt;2649&lt;/rec-number&gt;&lt;last-updated-date format="utc"&gt;1399986974&lt;/last-updated-date&gt;&lt;volume&gt;91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40655D79" w14:textId="77777777" w:rsidTr="00D95361">
        <w:tc>
          <w:tcPr>
            <w:tcW w:w="0" w:type="auto"/>
          </w:tcPr>
          <w:p w14:paraId="26C721C0" w14:textId="69B154AF" w:rsidR="006904B7" w:rsidRDefault="006904B7" w:rsidP="006904B7">
            <w:pPr>
              <w:rPr>
                <w:lang w:val="en-US"/>
              </w:rPr>
            </w:pPr>
            <w:r w:rsidRPr="00B06E2B">
              <w:t>CBMZPN13</w:t>
            </w:r>
          </w:p>
        </w:tc>
        <w:tc>
          <w:tcPr>
            <w:tcW w:w="0" w:type="auto"/>
            <w:vAlign w:val="bottom"/>
          </w:tcPr>
          <w:p w14:paraId="40667F38" w14:textId="63E7A5D3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-1</w:t>
            </w:r>
          </w:p>
        </w:tc>
        <w:tc>
          <w:tcPr>
            <w:tcW w:w="0" w:type="auto"/>
            <w:vAlign w:val="bottom"/>
          </w:tcPr>
          <w:p w14:paraId="372B5139" w14:textId="32B408F2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7.96</w:t>
            </w:r>
          </w:p>
        </w:tc>
        <w:tc>
          <w:tcPr>
            <w:tcW w:w="0" w:type="auto"/>
            <w:vAlign w:val="bottom"/>
          </w:tcPr>
          <w:p w14:paraId="13D7D54C" w14:textId="73693BF2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60</w:t>
            </w:r>
          </w:p>
        </w:tc>
        <w:tc>
          <w:tcPr>
            <w:tcW w:w="0" w:type="auto"/>
          </w:tcPr>
          <w:p w14:paraId="5A1E7310" w14:textId="7087CF9B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7</w:t>
            </w:r>
          </w:p>
        </w:tc>
        <w:tc>
          <w:tcPr>
            <w:tcW w:w="0" w:type="auto"/>
          </w:tcPr>
          <w:p w14:paraId="5D311E54" w14:textId="1610DB42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eating form III to above 165 °C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Fernandes&lt;/Author&gt;&lt;Year&gt;2007&lt;/Year&gt;&lt;IDText&gt;Solving molecular crystal structures from X-ray powder diffraction data: The challenges posed by gamma-carbamazepine and chlorothiazide N,N,-dimethylformamide (1/2) solvate&lt;/IDText&gt;&lt;DisplayText&gt;&lt;style face="superscript"&gt;7&lt;/style&gt;&lt;/DisplayText&gt;&lt;record&gt;&lt;urls&gt;&lt;related-urls&gt;&lt;/related-urls&gt;&lt;/urls&gt;&lt;titles&gt;&lt;title&gt;Solving molecular crystal structures from X-ray powder diffraction data: The challenges posed by gamma-carbamazepine and chlorothiazide N,N,-dimethylformamide (1/2) solvate&lt;/title&gt;&lt;secondary-title&gt;Journal of Pharmaceutical Sciences&lt;/secondary-title&gt;&lt;/titles&gt;&lt;pages&gt;1192-1202&lt;/pages&gt;&lt;number&gt;5&lt;/number&gt;&lt;contributors&gt;&lt;authors&gt;&lt;author&gt;Fernandes, P.&lt;/author&gt;&lt;author&gt;Shankland, K.&lt;/author&gt;&lt;author&gt;Florence, A. J.&lt;/author&gt;&lt;author&gt;Shankland, N.&lt;/author&gt;&lt;author&gt;Johnston, A.&lt;/author&gt;&lt;/authors&gt;&lt;/contributors&gt;&lt;reprint-edition&gt;NOT IN FILE&lt;/reprint-edition&gt;&lt;added-date format="utc"&gt;1399987153&lt;/added-date&gt;&lt;ref-type name="Journal Article"&gt;17&lt;/ref-type&gt;&lt;dates&gt;&lt;year&gt;2007&lt;/year&gt;&lt;/dates&gt;&lt;rec-number&gt;3521&lt;/rec-number&gt;&lt;last-updated-date format="utc"&gt;1399987153&lt;/last-updated-date&gt;&lt;volume&gt;96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147DC6CB" w14:textId="77777777" w:rsidTr="00D95361">
        <w:tc>
          <w:tcPr>
            <w:tcW w:w="0" w:type="auto"/>
          </w:tcPr>
          <w:p w14:paraId="5FC73737" w14:textId="530AA546" w:rsidR="006904B7" w:rsidRDefault="006904B7" w:rsidP="006904B7">
            <w:pPr>
              <w:rPr>
                <w:lang w:val="en-US"/>
              </w:rPr>
            </w:pPr>
            <w:r w:rsidRPr="00B06E2B">
              <w:t>CBMZPN14</w:t>
            </w:r>
          </w:p>
        </w:tc>
        <w:tc>
          <w:tcPr>
            <w:tcW w:w="0" w:type="auto"/>
            <w:vAlign w:val="bottom"/>
          </w:tcPr>
          <w:p w14:paraId="789E2CBE" w14:textId="48D173FB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67276736" w14:textId="3FC7FAE4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.04</w:t>
            </w:r>
          </w:p>
        </w:tc>
        <w:tc>
          <w:tcPr>
            <w:tcW w:w="0" w:type="auto"/>
            <w:vAlign w:val="bottom"/>
          </w:tcPr>
          <w:p w14:paraId="6DAF7BEC" w14:textId="272DB0CC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00</w:t>
            </w:r>
          </w:p>
        </w:tc>
        <w:tc>
          <w:tcPr>
            <w:tcW w:w="0" w:type="auto"/>
          </w:tcPr>
          <w:p w14:paraId="00320FDD" w14:textId="6E7305BA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1</w:t>
            </w:r>
          </w:p>
        </w:tc>
        <w:tc>
          <w:tcPr>
            <w:tcW w:w="0" w:type="auto"/>
          </w:tcPr>
          <w:p w14:paraId="1B973FF8" w14:textId="60209916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reported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Eccles&lt;/Author&gt;&lt;Year&gt;2011&lt;/Year&gt;&lt;IDText&gt;Evaluation of the Bruker SMART X2S: crystallography for the nonspecialist?&lt;/IDText&gt;&lt;DisplayText&gt;&lt;style face="superscript"&gt;8&lt;/style&gt;&lt;/DisplayText&gt;&lt;record&gt;&lt;keywords&gt;&lt;keyword&gt;Bruker SMART X2S&lt;/keyword&gt;&lt;keyword&gt;instrumentation&lt;/keyword&gt;&lt;keyword&gt;automation&lt;/keyword&gt;&lt;/keywords&gt;&lt;urls&gt;&lt;related-urls&gt;&lt;url&gt;https://doi.org/10.1107/S0021889810042561&lt;/url&gt;&lt;/related-urls&gt;&lt;/urls&gt;&lt;isbn&gt;0021-8898&lt;/isbn&gt;&lt;titles&gt;&lt;title&gt;Evaluation of the Bruker SMART X2S: crystallography for the nonspecialist?&lt;/title&gt;&lt;secondary-title&gt;Journal of Applied Crystallography&lt;/secondary-title&gt;&lt;/titles&gt;&lt;pages&gt;213-215&lt;/pages&gt;&lt;number&gt;1&lt;/number&gt;&lt;contributors&gt;&lt;authors&gt;&lt;author&gt;Eccles, Kevin S.,&lt;/author&gt;&lt;author&gt;Stokes, Stephen P.,&lt;/author&gt;&lt;author&gt;Daly, Carla A.,&lt;/author&gt;&lt;author&gt;Barry, Nicola M.,&lt;/author&gt;&lt;author&gt;McSweeney, Sharon P.,&lt;/author&gt;&lt;author&gt;O&amp;apos;Neill, Damian J.,&lt;/author&gt;&lt;author&gt;Kelly, Dawn M.,&lt;/author&gt;&lt;author&gt;Jennings, W. Brian,&lt;/author&gt;&lt;author&gt;Ni Dhubhghaill, O. M.,&lt;/author&gt;&lt;author&gt;Moynihan, Humphrey A.,&lt;/author&gt;&lt;author&gt;Maguire, Anita R.,&lt;/author&gt;&lt;author&gt;Lawrence, Simon E.,&lt;/author&gt;&lt;/authors&gt;&lt;/contributors&gt;&lt;added-date format="utc"&gt;1720517662&lt;/added-date&gt;&lt;ref-type name="Journal Article"&gt;17&lt;/ref-type&gt;&lt;dates&gt;&lt;year&gt;2011&lt;/year&gt;&lt;/dates&gt;&lt;rec-number&gt;10128&lt;/rec-number&gt;&lt;last-updated-date format="utc"&gt;1720517662&lt;/last-updated-date&gt;&lt;electronic-resource-num&gt;doi:10.1107/S0021889810042561&lt;/electronic-resource-num&gt;&lt;volume&gt;44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8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657AE6B4" w14:textId="77777777" w:rsidTr="00D95361">
        <w:tc>
          <w:tcPr>
            <w:tcW w:w="0" w:type="auto"/>
          </w:tcPr>
          <w:p w14:paraId="275335A8" w14:textId="5A735741" w:rsidR="006904B7" w:rsidRDefault="006904B7" w:rsidP="006904B7">
            <w:pPr>
              <w:rPr>
                <w:lang w:val="en-US"/>
              </w:rPr>
            </w:pPr>
            <w:r w:rsidRPr="00B06E2B">
              <w:t>CBMZPN15</w:t>
            </w:r>
          </w:p>
        </w:tc>
        <w:tc>
          <w:tcPr>
            <w:tcW w:w="0" w:type="auto"/>
            <w:vAlign w:val="bottom"/>
          </w:tcPr>
          <w:p w14:paraId="3E3E42C7" w14:textId="265B4657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7594907A" w14:textId="75F0C189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vAlign w:val="bottom"/>
          </w:tcPr>
          <w:p w14:paraId="5F777D66" w14:textId="1EE43B95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5</w:t>
            </w:r>
          </w:p>
        </w:tc>
        <w:tc>
          <w:tcPr>
            <w:tcW w:w="0" w:type="auto"/>
          </w:tcPr>
          <w:p w14:paraId="06128D3F" w14:textId="02C88CC5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8</w:t>
            </w:r>
          </w:p>
        </w:tc>
        <w:tc>
          <w:tcPr>
            <w:tcW w:w="0" w:type="auto"/>
          </w:tcPr>
          <w:p w14:paraId="10C15F8A" w14:textId="039E0B3B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ed from a 5-component system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Kogan&lt;/Author&gt;&lt;Year&gt;2008&lt;/Year&gt;&lt;IDText&gt;Crystallization of Carbamazepine Pseudopolymorphs from Nonionic Microemulsions&lt;/IDText&gt;&lt;DisplayText&gt;&lt;style face="superscript"&gt;9&lt;/style&gt;&lt;/DisplayText&gt;&lt;record&gt;&lt;dates&gt;&lt;pub-dates&gt;&lt;date&gt;2008/02/01&lt;/date&gt;&lt;/pub-dates&gt;&lt;year&gt;2008&lt;/year&gt;&lt;/dates&gt;&lt;urls&gt;&lt;related-urls&gt;&lt;url&gt;https://doi.org/10.1021/la702763e&lt;/url&gt;&lt;/related-urls&gt;&lt;/urls&gt;&lt;isbn&gt;0743-7463&lt;/isbn&gt;&lt;titles&gt;&lt;title&gt;Crystallization of Carbamazepine Pseudopolymorphs from Nonionic Microemulsions&lt;/title&gt;&lt;secondary-title&gt;Langmuir&lt;/secondary-title&gt;&lt;/titles&gt;&lt;pages&gt;722-733&lt;/pages&gt;&lt;number&gt;3&lt;/number&gt;&lt;contributors&gt;&lt;authors&gt;&lt;author&gt;Kogan, Anna&lt;/author&gt;&lt;author&gt;Popov, Inna&lt;/author&gt;&lt;author&gt;Uvarov, Vladimir&lt;/author&gt;&lt;author&gt;Cohen, Shmuel&lt;/author&gt;&lt;author&gt;Aserin, Abraham&lt;/author&gt;&lt;author&gt;Garti, Nissim&lt;/author&gt;&lt;/authors&gt;&lt;/contributors&gt;&lt;added-date format="utc"&gt;1720518292&lt;/added-date&gt;&lt;ref-type name="Journal Article"&gt;17&lt;/ref-type&gt;&lt;rec-number&gt;10130&lt;/rec-number&gt;&lt;publisher&gt;American Chemical Society&lt;/publisher&gt;&lt;last-updated-date format="utc"&gt;1720518292&lt;/last-updated-date&gt;&lt;electronic-resource-num&gt;10.1021/la702763e&lt;/electronic-resource-num&gt;&lt;volume&gt;24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9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02253669" w14:textId="77777777" w:rsidTr="00D95361">
        <w:tc>
          <w:tcPr>
            <w:tcW w:w="0" w:type="auto"/>
          </w:tcPr>
          <w:p w14:paraId="078E6618" w14:textId="15E736E0" w:rsidR="006904B7" w:rsidRDefault="006904B7" w:rsidP="006904B7">
            <w:pPr>
              <w:rPr>
                <w:lang w:val="en-US"/>
              </w:rPr>
            </w:pPr>
            <w:r w:rsidRPr="00B06E2B">
              <w:t>CBMZPN16</w:t>
            </w:r>
          </w:p>
        </w:tc>
        <w:tc>
          <w:tcPr>
            <w:tcW w:w="0" w:type="auto"/>
            <w:vAlign w:val="bottom"/>
          </w:tcPr>
          <w:p w14:paraId="7CEF5CE3" w14:textId="16A64F80" w:rsidR="006904B7" w:rsidRDefault="006904B7" w:rsidP="006904B7">
            <w:pPr>
              <w:rPr>
                <w:lang w:val="en-US"/>
              </w:rPr>
            </w:pPr>
            <w:proofErr w:type="spellStart"/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bca</w:t>
            </w:r>
            <w:proofErr w:type="spellEnd"/>
          </w:p>
        </w:tc>
        <w:tc>
          <w:tcPr>
            <w:tcW w:w="0" w:type="auto"/>
            <w:vAlign w:val="bottom"/>
          </w:tcPr>
          <w:p w14:paraId="05CB7D2F" w14:textId="303D9444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.5</w:t>
            </w:r>
          </w:p>
        </w:tc>
        <w:tc>
          <w:tcPr>
            <w:tcW w:w="0" w:type="auto"/>
            <w:vAlign w:val="bottom"/>
          </w:tcPr>
          <w:p w14:paraId="6A8E2C58" w14:textId="34CE82D2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23</w:t>
            </w:r>
          </w:p>
        </w:tc>
        <w:tc>
          <w:tcPr>
            <w:tcW w:w="0" w:type="auto"/>
          </w:tcPr>
          <w:p w14:paraId="6B48159E" w14:textId="360FDA12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1</w:t>
            </w:r>
          </w:p>
        </w:tc>
        <w:tc>
          <w:tcPr>
            <w:tcW w:w="0" w:type="auto"/>
          </w:tcPr>
          <w:p w14:paraId="47722C95" w14:textId="3B9E68B5" w:rsidR="006904B7" w:rsidRDefault="00403099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blimation onto template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Arlin&lt;/Author&gt;&lt;Year&gt;2011&lt;/Year&gt;&lt;IDText&gt;A strategy for producing predicted polymorphs: catemeric carbamazepine form V&lt;/IDText&gt;&lt;DisplayText&gt;&lt;style face="superscript"&gt;10&lt;/style&gt;&lt;/DisplayText&gt;&lt;record&gt;&lt;urls&gt;&lt;related-urls&gt;&lt;url&gt;http://pubs.rsc.org/en/content/articlelanding/2011/cc/c1cc11634g&lt;/url&gt;&lt;/related-urls&gt;&lt;/urls&gt;&lt;titles&gt;&lt;title&gt;A strategy for producing predicted polymorphs: catemeric carbamazepine form V&lt;/title&gt;&lt;secondary-title&gt;Chemical Communications&lt;/secondary-title&gt;&lt;/titles&gt;&lt;pages&gt;7074-7076&lt;/pages&gt;&lt;number&gt;25&lt;/number&gt;&lt;contributors&gt;&lt;authors&gt;&lt;author&gt;Arlin, J. B.&lt;/author&gt;&lt;author&gt;Price, L. S.&lt;/author&gt;&lt;author&gt;Price, S. L.&lt;/author&gt;&lt;author&gt;Florence, A. J.&lt;/author&gt;&lt;/authors&gt;&lt;/contributors&gt;&lt;reprint-edition&gt;NOT IN FILE&lt;/reprint-edition&gt;&lt;added-date format="utc"&gt;1399987272&lt;/added-date&gt;&lt;ref-type name="Journal Article"&gt;17&lt;/ref-type&gt;&lt;dates&gt;&lt;year&gt;2011&lt;/year&gt;&lt;/dates&gt;&lt;rec-number&gt;4635&lt;/rec-number&gt;&lt;last-updated-date format="utc"&gt;1399987272&lt;/last-updated-date&gt;&lt;volume&gt;47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0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5E4B0F3D" w14:textId="77777777" w:rsidTr="00D95361">
        <w:tc>
          <w:tcPr>
            <w:tcW w:w="0" w:type="auto"/>
          </w:tcPr>
          <w:p w14:paraId="51FC8E44" w14:textId="6230F62E" w:rsidR="006904B7" w:rsidRDefault="006904B7" w:rsidP="006904B7">
            <w:pPr>
              <w:rPr>
                <w:lang w:val="en-US"/>
              </w:rPr>
            </w:pPr>
            <w:r w:rsidRPr="00B06E2B">
              <w:t>CBMZPN17</w:t>
            </w:r>
          </w:p>
        </w:tc>
        <w:tc>
          <w:tcPr>
            <w:tcW w:w="0" w:type="auto"/>
            <w:vAlign w:val="bottom"/>
          </w:tcPr>
          <w:p w14:paraId="60EAA81C" w14:textId="05449774" w:rsidR="006904B7" w:rsidRDefault="006904B7" w:rsidP="006904B7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2540191C" w14:textId="456DB2F8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.06</w:t>
            </w:r>
          </w:p>
        </w:tc>
        <w:tc>
          <w:tcPr>
            <w:tcW w:w="0" w:type="auto"/>
            <w:vAlign w:val="bottom"/>
          </w:tcPr>
          <w:p w14:paraId="270FFFF8" w14:textId="717D74E6" w:rsidR="006904B7" w:rsidRDefault="006904B7" w:rsidP="006904B7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2BDB9ACC" w14:textId="1E3CB190" w:rsidR="006904B7" w:rsidRDefault="002075C8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3</w:t>
            </w:r>
          </w:p>
        </w:tc>
        <w:tc>
          <w:tcPr>
            <w:tcW w:w="0" w:type="auto"/>
          </w:tcPr>
          <w:p w14:paraId="22CE4573" w14:textId="0E634036" w:rsidR="006904B7" w:rsidRDefault="002075C8" w:rsidP="006904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of supersaturated solution of methanol</w: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FbCBIYXNzYW48L0F1dGhvcj48WWVhcj4yMDEzPC9ZZWFy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FbCBIYXNzYW48L0F1dGhvcj48WWVhcj4yMDEzPC9ZZWFy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1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248CD7C3" w14:textId="77777777" w:rsidTr="00D95361">
        <w:tc>
          <w:tcPr>
            <w:tcW w:w="0" w:type="auto"/>
          </w:tcPr>
          <w:p w14:paraId="61864988" w14:textId="0B613581" w:rsidR="002075C8" w:rsidRDefault="002075C8" w:rsidP="002075C8">
            <w:pPr>
              <w:rPr>
                <w:lang w:val="en-US"/>
              </w:rPr>
            </w:pPr>
            <w:r w:rsidRPr="00B06E2B">
              <w:t>CBMZPN18</w:t>
            </w:r>
          </w:p>
        </w:tc>
        <w:tc>
          <w:tcPr>
            <w:tcW w:w="0" w:type="auto"/>
            <w:vAlign w:val="bottom"/>
          </w:tcPr>
          <w:p w14:paraId="77BFC410" w14:textId="3372E83A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12D19BF7" w14:textId="1C77ABC3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08</w:t>
            </w:r>
          </w:p>
        </w:tc>
        <w:tc>
          <w:tcPr>
            <w:tcW w:w="0" w:type="auto"/>
            <w:vAlign w:val="bottom"/>
          </w:tcPr>
          <w:p w14:paraId="0E5919D7" w14:textId="74FA87C0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0" w:type="auto"/>
          </w:tcPr>
          <w:p w14:paraId="0B410F0C" w14:textId="787A9A59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3</w:t>
            </w:r>
          </w:p>
        </w:tc>
        <w:tc>
          <w:tcPr>
            <w:tcW w:w="0" w:type="auto"/>
          </w:tcPr>
          <w:p w14:paraId="59EAECD7" w14:textId="071EC280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of supersaturated solution of methanol</w: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FbCBIYXNzYW48L0F1dGhvcj48WWVhcj4yMDEzPC9ZZWFy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FbCBIYXNzYW48L0F1dGhvcj48WWVhcj4yMDEzPC9ZZWFy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1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714905E3" w14:textId="77777777" w:rsidTr="00D95361">
        <w:tc>
          <w:tcPr>
            <w:tcW w:w="0" w:type="auto"/>
          </w:tcPr>
          <w:p w14:paraId="71103D2E" w14:textId="2B4E53D5" w:rsidR="002075C8" w:rsidRDefault="002075C8" w:rsidP="002075C8">
            <w:pPr>
              <w:rPr>
                <w:lang w:val="en-US"/>
              </w:rPr>
            </w:pPr>
            <w:r w:rsidRPr="00B06E2B">
              <w:t>CBMZPN19</w:t>
            </w:r>
          </w:p>
        </w:tc>
        <w:tc>
          <w:tcPr>
            <w:tcW w:w="0" w:type="auto"/>
            <w:vAlign w:val="bottom"/>
          </w:tcPr>
          <w:p w14:paraId="17081137" w14:textId="5A43BD8E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2B891611" w14:textId="36051F3F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vAlign w:val="bottom"/>
          </w:tcPr>
          <w:p w14:paraId="45204EA9" w14:textId="4A36B5AE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</w:tcPr>
          <w:p w14:paraId="037683FD" w14:textId="6C89BB86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3</w:t>
            </w:r>
          </w:p>
        </w:tc>
        <w:tc>
          <w:tcPr>
            <w:tcW w:w="0" w:type="auto"/>
          </w:tcPr>
          <w:p w14:paraId="74B2252C" w14:textId="42185C33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of supersaturated solution of methanol</w: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FbCBIYXNzYW48L0F1dGhvcj48WWVhcj4yMDEzPC9ZZWFy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FbCBIYXNzYW48L0F1dGhvcj48WWVhcj4yMDEzPC9ZZWFy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1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4F8BAF8B" w14:textId="77777777" w:rsidTr="00D95361">
        <w:tc>
          <w:tcPr>
            <w:tcW w:w="0" w:type="auto"/>
          </w:tcPr>
          <w:p w14:paraId="538D08C9" w14:textId="76F2CE2B" w:rsidR="002075C8" w:rsidRDefault="002075C8" w:rsidP="002075C8">
            <w:pPr>
              <w:rPr>
                <w:lang w:val="en-US"/>
              </w:rPr>
            </w:pPr>
            <w:r w:rsidRPr="00B06E2B">
              <w:t>CBMZPN20</w:t>
            </w:r>
          </w:p>
        </w:tc>
        <w:tc>
          <w:tcPr>
            <w:tcW w:w="0" w:type="auto"/>
            <w:vAlign w:val="bottom"/>
          </w:tcPr>
          <w:p w14:paraId="6496F995" w14:textId="73CBCB2C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</w:t>
            </w:r>
          </w:p>
        </w:tc>
        <w:tc>
          <w:tcPr>
            <w:tcW w:w="0" w:type="auto"/>
            <w:vAlign w:val="bottom"/>
          </w:tcPr>
          <w:p w14:paraId="0EF1BEEB" w14:textId="7D8C91B2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.95</w:t>
            </w:r>
          </w:p>
        </w:tc>
        <w:tc>
          <w:tcPr>
            <w:tcW w:w="0" w:type="auto"/>
            <w:vAlign w:val="bottom"/>
          </w:tcPr>
          <w:p w14:paraId="6B360586" w14:textId="2FE4A177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8</w:t>
            </w:r>
          </w:p>
        </w:tc>
        <w:tc>
          <w:tcPr>
            <w:tcW w:w="0" w:type="auto"/>
          </w:tcPr>
          <w:p w14:paraId="127EE2D0" w14:textId="2A0EEA6E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5</w:t>
            </w:r>
          </w:p>
        </w:tc>
        <w:tc>
          <w:tcPr>
            <w:tcW w:w="0" w:type="auto"/>
          </w:tcPr>
          <w:p w14:paraId="28D0063A" w14:textId="5FE82A0B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laborate crystallization protocol using chips and microfluidic assemblies and coformers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Horstman&lt;/Author&gt;&lt;Year&gt;2015&lt;/Year&gt;&lt;IDText&gt;Crystallization Optimization of Pharmaceutical Solid Forms with X-ray Compatible Microfluidic Platforms&lt;/IDText&gt;&lt;DisplayText&gt;&lt;style face="superscript"&gt;12&lt;/style&gt;&lt;/DisplayText&gt;&lt;record&gt;&lt;dates&gt;&lt;pub-dates&gt;&lt;date&gt;2015/03/04&lt;/date&gt;&lt;/pub-dates&gt;&lt;year&gt;2015&lt;/year&gt;&lt;/dates&gt;&lt;urls&gt;&lt;related-urls&gt;&lt;url&gt;https://doi.org/10.1021/cg5016065&lt;/url&gt;&lt;/related-urls&gt;&lt;/urls&gt;&lt;isbn&gt;1528-7483&lt;/isbn&gt;&lt;titles&gt;&lt;title&gt;Crystallization Optimization of Pharmaceutical Solid Forms with X-ray Compatible Microfluidic Platforms&lt;/title&gt;&lt;secondary-title&gt;Crystal Growth &amp;amp; Design&lt;/secondary-title&gt;&lt;/titles&gt;&lt;pages&gt;1201-1209&lt;/pages&gt;&lt;number&gt;3&lt;/number&gt;&lt;contributors&gt;&lt;authors&gt;&lt;author&gt;Horstman, Elizabeth M.&lt;/author&gt;&lt;author&gt;Goyal, Sachit&lt;/author&gt;&lt;author&gt;Pawate, Ashtamurthy&lt;/author&gt;&lt;author&gt;Lee, Garam&lt;/author&gt;&lt;author&gt;Zhang, Geoff G. Z.&lt;/author&gt;&lt;author&gt;Gong, Yuchuan&lt;/author&gt;&lt;author&gt;Kenis, Paul J. A.&lt;/author&gt;&lt;/authors&gt;&lt;/contributors&gt;&lt;added-date format="utc"&gt;1720518715&lt;/added-date&gt;&lt;ref-type name="Journal Article"&gt;17&lt;/ref-type&gt;&lt;rec-number&gt;10131&lt;/rec-number&gt;&lt;publisher&gt;American Chemical Society&lt;/publisher&gt;&lt;last-updated-date format="utc"&gt;1720518715&lt;/last-updated-date&gt;&lt;electronic-resource-num&gt;10.1021/cg5016065&lt;/electronic-resource-num&gt;&lt;volume&gt;15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2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1B15E41D" w14:textId="77777777" w:rsidTr="00D95361">
        <w:tc>
          <w:tcPr>
            <w:tcW w:w="0" w:type="auto"/>
          </w:tcPr>
          <w:p w14:paraId="1D51B001" w14:textId="5BDC45E0" w:rsidR="002075C8" w:rsidRDefault="002075C8" w:rsidP="002075C8">
            <w:pPr>
              <w:rPr>
                <w:lang w:val="en-US"/>
              </w:rPr>
            </w:pPr>
            <w:r w:rsidRPr="00B06E2B">
              <w:t>CBMZPN21</w:t>
            </w:r>
          </w:p>
        </w:tc>
        <w:tc>
          <w:tcPr>
            <w:tcW w:w="0" w:type="auto"/>
            <w:vAlign w:val="bottom"/>
          </w:tcPr>
          <w:p w14:paraId="61D9DC1F" w14:textId="6C3E47F9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7DDE6F38" w14:textId="14BE4364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.79</w:t>
            </w:r>
          </w:p>
        </w:tc>
        <w:tc>
          <w:tcPr>
            <w:tcW w:w="0" w:type="auto"/>
            <w:vAlign w:val="bottom"/>
          </w:tcPr>
          <w:p w14:paraId="595DAF01" w14:textId="7113101E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0" w:type="auto"/>
          </w:tcPr>
          <w:p w14:paraId="7A0F9659" w14:textId="28DBB827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4307BE22" w14:textId="09B7BF93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specified</w: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3ZhZ288L0F1dGhvcj48WWVhcj4yMDE2PC9ZZWFyPjxJ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3ZhZ288L0F1dGhvcj48WWVhcj4yMDE2PC9ZZWFyPjxJ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3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07C2A650" w14:textId="77777777" w:rsidTr="00D95361">
        <w:tc>
          <w:tcPr>
            <w:tcW w:w="0" w:type="auto"/>
          </w:tcPr>
          <w:p w14:paraId="75DC9D77" w14:textId="2C717EC3" w:rsidR="002075C8" w:rsidRDefault="002075C8" w:rsidP="002075C8">
            <w:pPr>
              <w:rPr>
                <w:lang w:val="en-US"/>
              </w:rPr>
            </w:pPr>
            <w:r w:rsidRPr="00B06E2B">
              <w:t>CBMZPN22</w:t>
            </w:r>
          </w:p>
        </w:tc>
        <w:tc>
          <w:tcPr>
            <w:tcW w:w="0" w:type="auto"/>
            <w:vAlign w:val="bottom"/>
          </w:tcPr>
          <w:p w14:paraId="2B91CFAC" w14:textId="2C5C185D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13D8D3A0" w14:textId="622C1231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.07</w:t>
            </w:r>
          </w:p>
        </w:tc>
        <w:tc>
          <w:tcPr>
            <w:tcW w:w="0" w:type="auto"/>
            <w:vAlign w:val="bottom"/>
          </w:tcPr>
          <w:p w14:paraId="003B6850" w14:textId="035E5074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0" w:type="auto"/>
          </w:tcPr>
          <w:p w14:paraId="021D679C" w14:textId="27C63302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3D1C7509" w14:textId="533F5387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specified</w: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3ZhZ288L0F1dGhvcj48WWVhcj4yMDE2PC9ZZWFyPjxJ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3ZhZ288L0F1dGhvcj48WWVhcj4yMDE2PC9ZZWFyPjxJ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3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694CBEB8" w14:textId="77777777" w:rsidTr="00D95361">
        <w:tc>
          <w:tcPr>
            <w:tcW w:w="0" w:type="auto"/>
          </w:tcPr>
          <w:p w14:paraId="27D000A2" w14:textId="1918D742" w:rsidR="002075C8" w:rsidRDefault="002075C8" w:rsidP="002075C8">
            <w:pPr>
              <w:rPr>
                <w:lang w:val="en-US"/>
              </w:rPr>
            </w:pPr>
            <w:r w:rsidRPr="00B06E2B">
              <w:t>CBMZPN23</w:t>
            </w:r>
          </w:p>
        </w:tc>
        <w:tc>
          <w:tcPr>
            <w:tcW w:w="0" w:type="auto"/>
            <w:vAlign w:val="bottom"/>
          </w:tcPr>
          <w:p w14:paraId="71B50C4F" w14:textId="641F79D4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49A61B26" w14:textId="4FC2CAD9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.4</w:t>
            </w:r>
          </w:p>
        </w:tc>
        <w:tc>
          <w:tcPr>
            <w:tcW w:w="0" w:type="auto"/>
            <w:vAlign w:val="bottom"/>
          </w:tcPr>
          <w:p w14:paraId="046C62BD" w14:textId="544127DD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0" w:type="auto"/>
          </w:tcPr>
          <w:p w14:paraId="4D14AFA5" w14:textId="73338F08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2DA3359E" w14:textId="3F74482C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specified</w: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3ZhZ288L0F1dGhvcj48WWVhcj4yMDE2PC9ZZWFyPjxJ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687A83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Tb3ZhZ288L0F1dGhvcj48WWVhcj4yMDE2PC9ZZWFyPjxJ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</w:fldData>
              </w:fldChar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  <w:r w:rsidR="00687A83">
              <w:rPr>
                <w:rFonts w:ascii="Calibri" w:hAnsi="Calibri" w:cs="Calibri"/>
                <w:color w:val="000000"/>
              </w:rPr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3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53295D80" w14:textId="77777777" w:rsidTr="00D95361">
        <w:tc>
          <w:tcPr>
            <w:tcW w:w="0" w:type="auto"/>
          </w:tcPr>
          <w:p w14:paraId="55C0A42D" w14:textId="6906BF56" w:rsidR="002075C8" w:rsidRDefault="002075C8" w:rsidP="002075C8">
            <w:pPr>
              <w:rPr>
                <w:lang w:val="en-US"/>
              </w:rPr>
            </w:pPr>
            <w:r w:rsidRPr="00B06E2B">
              <w:t>CBMZPN27</w:t>
            </w:r>
          </w:p>
        </w:tc>
        <w:tc>
          <w:tcPr>
            <w:tcW w:w="0" w:type="auto"/>
            <w:vAlign w:val="bottom"/>
          </w:tcPr>
          <w:p w14:paraId="5A672A89" w14:textId="2691B640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42D7C1F4" w14:textId="7EECD9FE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.26</w:t>
            </w:r>
          </w:p>
        </w:tc>
        <w:tc>
          <w:tcPr>
            <w:tcW w:w="0" w:type="auto"/>
            <w:vAlign w:val="bottom"/>
          </w:tcPr>
          <w:p w14:paraId="6A3894F7" w14:textId="62A32C30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3</w:t>
            </w:r>
          </w:p>
        </w:tc>
        <w:tc>
          <w:tcPr>
            <w:tcW w:w="0" w:type="auto"/>
          </w:tcPr>
          <w:p w14:paraId="17B7B414" w14:textId="2A595687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7</w:t>
            </w:r>
          </w:p>
        </w:tc>
        <w:tc>
          <w:tcPr>
            <w:tcW w:w="0" w:type="auto"/>
          </w:tcPr>
          <w:p w14:paraId="7D842FC4" w14:textId="0AC88511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hermal crystallization on a </w:t>
            </w:r>
            <w:proofErr w:type="spellStart"/>
            <w:r>
              <w:rPr>
                <w:rFonts w:ascii="Calibri" w:hAnsi="Calibri" w:cs="Calibri"/>
                <w:color w:val="000000"/>
              </w:rPr>
              <w:t>multireacto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crystallization platform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Nievergelt&lt;/Author&gt;&lt;Year&gt;2017&lt;/Year&gt;&lt;IDText&gt;Growing single crystals of small molecules by thermal recrystallization, a viable option even for minute amounts of material?&lt;/IDText&gt;&lt;DisplayText&gt;&lt;style face="superscript"&gt;14&lt;/style&gt;&lt;/DisplayText&gt;&lt;record&gt;&lt;urls&gt;&lt;related-urls&gt;&lt;url&gt;http://dx.doi.org/10.1039/C6CE02222G&lt;/url&gt;&lt;/related-urls&gt;&lt;/urls&gt;&lt;work-type&gt;10.1039/C6CE02222G&lt;/work-type&gt;&lt;titles&gt;&lt;title&gt;Growing single crystals of small molecules by thermal recrystallization, a viable option even for minute amounts of material?&lt;/title&gt;&lt;secondary-title&gt;CrystEngComm&lt;/secondary-title&gt;&lt;/titles&gt;&lt;pages&gt;142-147&lt;/pages&gt;&lt;number&gt;1&lt;/number&gt;&lt;contributors&gt;&lt;authors&gt;&lt;author&gt;Nievergelt, Philipp P.&lt;/author&gt;&lt;author&gt;Spingler, Bernhard&lt;/author&gt;&lt;/authors&gt;&lt;/contributors&gt;&lt;added-date format="utc"&gt;1720518799&lt;/added-date&gt;&lt;ref-type name="Journal Article"&gt;17&lt;/ref-type&gt;&lt;dates&gt;&lt;year&gt;2017&lt;/year&gt;&lt;/dates&gt;&lt;rec-number&gt;10132&lt;/rec-number&gt;&lt;publisher&gt;The Royal Society of Chemistry&lt;/publisher&gt;&lt;last-updated-date format="utc"&gt;1720518799&lt;/last-updated-date&gt;&lt;electronic-resource-num&gt;10.1039/C6CE02222G&lt;/electronic-resource-num&gt;&lt;volume&gt;19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4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77C6144C" w14:textId="77777777" w:rsidTr="00D95361">
        <w:tc>
          <w:tcPr>
            <w:tcW w:w="0" w:type="auto"/>
          </w:tcPr>
          <w:p w14:paraId="03639B3A" w14:textId="42E74792" w:rsidR="002075C8" w:rsidRDefault="002075C8" w:rsidP="002075C8">
            <w:pPr>
              <w:rPr>
                <w:lang w:val="en-US"/>
              </w:rPr>
            </w:pPr>
            <w:r w:rsidRPr="00B06E2B">
              <w:t>CBMZPN28</w:t>
            </w:r>
          </w:p>
        </w:tc>
        <w:tc>
          <w:tcPr>
            <w:tcW w:w="0" w:type="auto"/>
            <w:vAlign w:val="bottom"/>
          </w:tcPr>
          <w:p w14:paraId="1F46B3A0" w14:textId="3F096EDF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7665B366" w14:textId="5F73EC71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5.45</w:t>
            </w:r>
          </w:p>
        </w:tc>
        <w:tc>
          <w:tcPr>
            <w:tcW w:w="0" w:type="auto"/>
            <w:vAlign w:val="bottom"/>
          </w:tcPr>
          <w:p w14:paraId="36A04BB0" w14:textId="28E324A6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3E846DB0" w14:textId="40A45A8C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7970CF1A" w14:textId="1FE6A82E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ushing dry crystals and rubbing them between two microscope slides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van Genderen&lt;/Author&gt;&lt;Year&gt;2016&lt;/Year&gt;&lt;IDText&gt;Ab initio structure determination of nanocrystals of organic pharmaceutical compounds by electron diffraction at room temperature using a Timepix quantum area direct electron detector&lt;/IDText&gt;&lt;DisplayText&gt;&lt;style face="superscript"&gt;15&lt;/style&gt;&lt;/DisplayText&gt;&lt;record&gt;&lt;keywords&gt;&lt;keyword&gt;electron nanocrystallography&lt;/keyword&gt;&lt;keyword&gt;Timepix quantum area detector&lt;/keyword&gt;&lt;keyword&gt;carbamazepine&lt;/keyword&gt;&lt;keyword&gt;nicotinic acid&lt;/keyword&gt;&lt;keyword&gt;electron diffraction structure determination&lt;/keyword&gt;&lt;/keywords&gt;&lt;urls&gt;&lt;related-urls&gt;&lt;url&gt;https://doi.org/10.1107/S2053273315022500&lt;/url&gt;&lt;/related-urls&gt;&lt;/urls&gt;&lt;isbn&gt;2053-2733&lt;/isbn&gt;&lt;titles&gt;&lt;title&gt;Ab initio structure determination of nanocrystals of organic pharmaceutical compounds by electron diffraction at room temperature using a Timepix quantum area direct electron detector&lt;/title&gt;&lt;secondary-title&gt;Acta Crystallographica Section A&lt;/secondary-title&gt;&lt;/titles&gt;&lt;pages&gt;236-242&lt;/pages&gt;&lt;number&gt;2&lt;/number&gt;&lt;contributors&gt;&lt;authors&gt;&lt;author&gt;van Genderen, E.,&lt;/author&gt;&lt;author&gt;Clabbers, M. T. B.,&lt;/author&gt;&lt;author&gt;Das, P. P.,&lt;/author&gt;&lt;author&gt;Stewart, A.,&lt;/author&gt;&lt;author&gt;Nederlof, I.,&lt;/author&gt;&lt;author&gt;Barentsen, K. C.,&lt;/author&gt;&lt;author&gt;Portillo, Q.,&lt;/author&gt;&lt;author&gt;Pannu, N. S.,&lt;/author&gt;&lt;author&gt;Nicolopoulos, S.,&lt;/author&gt;&lt;author&gt;Gruene, T.,&lt;/author&gt;&lt;author&gt;Abrahams, J. P.,&lt;/author&gt;&lt;/authors&gt;&lt;/contributors&gt;&lt;added-date format="utc"&gt;1720518856&lt;/added-date&gt;&lt;ref-type name="Journal Article"&gt;17&lt;/ref-type&gt;&lt;dates&gt;&lt;year&gt;2016&lt;/year&gt;&lt;/dates&gt;&lt;rec-number&gt;10133&lt;/rec-number&gt;&lt;last-updated-date format="utc"&gt;1720518856&lt;/last-updated-date&gt;&lt;electronic-resource-num&gt;doi:10.1107/S2053273315022500&lt;/electronic-resource-num&gt;&lt;volume&gt;72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5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56E63463" w14:textId="77777777" w:rsidTr="00D95361">
        <w:tc>
          <w:tcPr>
            <w:tcW w:w="0" w:type="auto"/>
          </w:tcPr>
          <w:p w14:paraId="79B9428A" w14:textId="3DB17325" w:rsidR="002075C8" w:rsidRDefault="002075C8" w:rsidP="002075C8">
            <w:pPr>
              <w:rPr>
                <w:lang w:val="en-US"/>
              </w:rPr>
            </w:pPr>
            <w:r w:rsidRPr="00B06E2B">
              <w:t>CBMZPN29</w:t>
            </w:r>
          </w:p>
        </w:tc>
        <w:tc>
          <w:tcPr>
            <w:tcW w:w="0" w:type="auto"/>
            <w:vAlign w:val="bottom"/>
          </w:tcPr>
          <w:p w14:paraId="533AB1A0" w14:textId="67EF2EA3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0DBD2CF5" w14:textId="7D429EF6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0.54</w:t>
            </w:r>
          </w:p>
        </w:tc>
        <w:tc>
          <w:tcPr>
            <w:tcW w:w="0" w:type="auto"/>
            <w:vAlign w:val="bottom"/>
          </w:tcPr>
          <w:p w14:paraId="2D7260B6" w14:textId="2D01CDC5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17F4F851" w14:textId="78413214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2BE6F8DE" w14:textId="21E55674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ushing dry crystals and rubbing them between two microscope slides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van Genderen&lt;/Author&gt;&lt;Year&gt;2016&lt;/Year&gt;&lt;IDText&gt;Ab initio structure determination of nanocrystals of organic pharmaceutical compounds by electron diffraction at room temperature using a Timepix quantum area direct electron detector&lt;/IDText&gt;&lt;DisplayText&gt;&lt;style face="superscript"&gt;15&lt;/style&gt;&lt;/DisplayText&gt;&lt;record&gt;&lt;keywords&gt;&lt;keyword&gt;electron nanocrystallography&lt;/keyword&gt;&lt;keyword&gt;Timepix quantum area detector&lt;/keyword&gt;&lt;keyword&gt;carbamazepine&lt;/keyword&gt;&lt;keyword&gt;nicotinic acid&lt;/keyword&gt;&lt;keyword&gt;electron diffraction structure determination&lt;/keyword&gt;&lt;/keywords&gt;&lt;urls&gt;&lt;related-urls&gt;&lt;url&gt;https://doi.org/10.1107/S2053273315022500&lt;/url&gt;&lt;/related-urls&gt;&lt;/urls&gt;&lt;isbn&gt;2053-2733&lt;/isbn&gt;&lt;titles&gt;&lt;title&gt;Ab initio structure determination of nanocrystals of organic pharmaceutical compounds by electron diffraction at room temperature using a Timepix quantum area direct electron detector&lt;/title&gt;&lt;secondary-title&gt;Acta Crystallographica Section A&lt;/secondary-title&gt;&lt;/titles&gt;&lt;pages&gt;236-242&lt;/pages&gt;&lt;number&gt;2&lt;/number&gt;&lt;contributors&gt;&lt;authors&gt;&lt;author&gt;van Genderen, E.,&lt;/author&gt;&lt;author&gt;Clabbers, M. T. B.,&lt;/author&gt;&lt;author&gt;Das, P. P.,&lt;/author&gt;&lt;author&gt;Stewart, A.,&lt;/author&gt;&lt;author&gt;Nederlof, I.,&lt;/author&gt;&lt;author&gt;Barentsen, K. C.,&lt;/author&gt;&lt;author&gt;Portillo, Q.,&lt;/author&gt;&lt;author&gt;Pannu, N. S.,&lt;/author&gt;&lt;author&gt;Nicolopoulos, S.,&lt;/author&gt;&lt;author&gt;Gruene, T.,&lt;/author&gt;&lt;author&gt;Abrahams, J. P.,&lt;/author&gt;&lt;/authors&gt;&lt;/contributors&gt;&lt;added-date format="utc"&gt;1720518856&lt;/added-date&gt;&lt;ref-type name="Journal Article"&gt;17&lt;/ref-type&gt;&lt;dates&gt;&lt;year&gt;2016&lt;/year&gt;&lt;/dates&gt;&lt;rec-number&gt;10133&lt;/rec-number&gt;&lt;last-updated-date format="utc"&gt;1720518856&lt;/last-updated-date&gt;&lt;electronic-resource-num&gt;doi:10.1107/S2053273315022500&lt;/electronic-resource-num&gt;&lt;volume&gt;72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5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76E70100" w14:textId="77777777" w:rsidTr="00D95361">
        <w:tc>
          <w:tcPr>
            <w:tcW w:w="0" w:type="auto"/>
          </w:tcPr>
          <w:p w14:paraId="136C4ED1" w14:textId="5B9B3ABD" w:rsidR="002075C8" w:rsidRDefault="002075C8" w:rsidP="002075C8">
            <w:pPr>
              <w:rPr>
                <w:lang w:val="en-US"/>
              </w:rPr>
            </w:pPr>
            <w:r w:rsidRPr="00B06E2B">
              <w:t>CBMZPN30</w:t>
            </w:r>
          </w:p>
        </w:tc>
        <w:tc>
          <w:tcPr>
            <w:tcW w:w="0" w:type="auto"/>
            <w:vAlign w:val="bottom"/>
          </w:tcPr>
          <w:p w14:paraId="3D185EB3" w14:textId="5DDD03F2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6AF5CA66" w14:textId="7FD9437E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.9</w:t>
            </w:r>
          </w:p>
        </w:tc>
        <w:tc>
          <w:tcPr>
            <w:tcW w:w="0" w:type="auto"/>
            <w:vAlign w:val="bottom"/>
          </w:tcPr>
          <w:p w14:paraId="72628EEE" w14:textId="393FD3C3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4A12459C" w14:textId="2A7BD6E0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3A0542F8" w14:textId="763263CC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ushing dry crystals and rubbing them between two microscope slides</w:t>
            </w:r>
            <w:r w:rsidR="00687A83">
              <w:rPr>
                <w:rFonts w:ascii="Calibri" w:hAnsi="Calibri" w:cs="Calibri"/>
                <w:color w:val="000000"/>
              </w:rPr>
              <w:fldChar w:fldCharType="begin"/>
            </w:r>
            <w:r w:rsidR="00687A83">
              <w:rPr>
                <w:rFonts w:ascii="Calibri" w:hAnsi="Calibri" w:cs="Calibri"/>
                <w:color w:val="000000"/>
              </w:rPr>
              <w:instrText xml:space="preserve"> ADDIN EN.CITE &lt;EndNote&gt;&lt;Cite&gt;&lt;Author&gt;van Genderen&lt;/Author&gt;&lt;Year&gt;2016&lt;/Year&gt;&lt;IDText&gt;Ab initio structure determination of nanocrystals of organic pharmaceutical compounds by electron diffraction at room temperature using a Timepix quantum area direct electron detector&lt;/IDText&gt;&lt;DisplayText&gt;&lt;style face="superscript"&gt;15&lt;/style&gt;&lt;/DisplayText&gt;&lt;record&gt;&lt;keywords&gt;&lt;keyword&gt;electron nanocrystallography&lt;/keyword&gt;&lt;keyword&gt;Timepix quantum area detector&lt;/keyword&gt;&lt;keyword&gt;carbamazepine&lt;/keyword&gt;&lt;keyword&gt;nicotinic acid&lt;/keyword&gt;&lt;keyword&gt;electron diffraction structure determination&lt;/keyword&gt;&lt;/keywords&gt;&lt;urls&gt;&lt;related-urls&gt;&lt;url&gt;https://doi.org/10.1107/S2053273315022500&lt;/url&gt;&lt;/related-urls&gt;&lt;/urls&gt;&lt;isbn&gt;2053-2733&lt;/isbn&gt;&lt;titles&gt;&lt;title&gt;Ab initio structure determination of nanocrystals of organic pharmaceutical compounds by electron diffraction at room temperature using a Timepix quantum area direct electron detector&lt;/title&gt;&lt;secondary-title&gt;Acta Crystallographica Section A&lt;/secondary-title&gt;&lt;/titles&gt;&lt;pages&gt;236-242&lt;/pages&gt;&lt;number&gt;2&lt;/number&gt;&lt;contributors&gt;&lt;authors&gt;&lt;author&gt;van Genderen, E.,&lt;/author&gt;&lt;author&gt;Clabbers, M. T. B.,&lt;/author&gt;&lt;author&gt;Das, P. P.,&lt;/author&gt;&lt;author&gt;Stewart, A.,&lt;/author&gt;&lt;author&gt;Nederlof, I.,&lt;/author&gt;&lt;author&gt;Barentsen, K. C.,&lt;/author&gt;&lt;author&gt;Portillo, Q.,&lt;/author&gt;&lt;author&gt;Pannu, N. S.,&lt;/author&gt;&lt;author&gt;Nicolopoulos, S.,&lt;/author&gt;&lt;author&gt;Gruene, T.,&lt;/author&gt;&lt;author&gt;Abrahams, J. P.,&lt;/author&gt;&lt;/authors&gt;&lt;/contributors&gt;&lt;added-date format="utc"&gt;1720518856&lt;/added-date&gt;&lt;ref-type name="Journal Article"&gt;17&lt;/ref-type&gt;&lt;dates&gt;&lt;year&gt;2016&lt;/year&gt;&lt;/dates&gt;&lt;rec-number&gt;10133&lt;/rec-number&gt;&lt;last-updated-date format="utc"&gt;1720518856&lt;/last-updated-date&gt;&lt;electronic-resource-num&gt;doi:10.1107/S2053273315022500&lt;/electronic-resource-num&gt;&lt;volume&gt;72&lt;/volume&gt;&lt;/record&gt;&lt;/Cite&gt;&lt;/EndNote&gt;</w:instrText>
            </w:r>
            <w:r w:rsidR="00687A83">
              <w:rPr>
                <w:rFonts w:ascii="Calibri" w:hAnsi="Calibri" w:cs="Calibri"/>
                <w:color w:val="000000"/>
              </w:rPr>
              <w:fldChar w:fldCharType="separate"/>
            </w:r>
            <w:r w:rsidR="00687A83" w:rsidRPr="00687A83">
              <w:rPr>
                <w:rFonts w:ascii="Calibri" w:hAnsi="Calibri" w:cs="Calibri"/>
                <w:noProof/>
                <w:color w:val="000000"/>
                <w:vertAlign w:val="superscript"/>
              </w:rPr>
              <w:t>15</w:t>
            </w:r>
            <w:r w:rsidR="00687A83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37837FE9" w14:textId="77777777" w:rsidTr="00D95361">
        <w:tc>
          <w:tcPr>
            <w:tcW w:w="0" w:type="auto"/>
          </w:tcPr>
          <w:p w14:paraId="6FA8B7D6" w14:textId="6D295EDE" w:rsidR="002075C8" w:rsidRDefault="002075C8" w:rsidP="002075C8">
            <w:pPr>
              <w:rPr>
                <w:lang w:val="en-US"/>
              </w:rPr>
            </w:pPr>
            <w:r w:rsidRPr="00B06E2B">
              <w:t>CBMZPN31</w:t>
            </w:r>
          </w:p>
        </w:tc>
        <w:tc>
          <w:tcPr>
            <w:tcW w:w="0" w:type="auto"/>
            <w:vAlign w:val="bottom"/>
          </w:tcPr>
          <w:p w14:paraId="36A18D78" w14:textId="02ED47DD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6EBD10D4" w14:textId="4CFF29FD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9.21</w:t>
            </w:r>
          </w:p>
        </w:tc>
        <w:tc>
          <w:tcPr>
            <w:tcW w:w="0" w:type="auto"/>
            <w:vAlign w:val="bottom"/>
          </w:tcPr>
          <w:p w14:paraId="663B85DB" w14:textId="60ABA778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148B11AE" w14:textId="52A3A273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8</w:t>
            </w:r>
          </w:p>
        </w:tc>
        <w:tc>
          <w:tcPr>
            <w:tcW w:w="0" w:type="auto"/>
          </w:tcPr>
          <w:p w14:paraId="36320200" w14:textId="7BCCC660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specified</w:t>
            </w:r>
            <w:r w:rsidR="008616E5">
              <w:rPr>
                <w:rFonts w:ascii="Calibri" w:hAnsi="Calibri" w:cs="Calibri"/>
                <w:color w:val="000000"/>
              </w:rPr>
              <w:fldChar w:fldCharType="begin"/>
            </w:r>
            <w:r w:rsidR="008616E5">
              <w:rPr>
                <w:rFonts w:ascii="Calibri" w:hAnsi="Calibri" w:cs="Calibri"/>
                <w:color w:val="000000"/>
              </w:rPr>
              <w:instrText xml:space="preserve"> ADDIN EN.CITE &lt;EndNote&gt;&lt;Cite&gt;&lt;Author&gt;Jones&lt;/Author&gt;&lt;Year&gt;2018&lt;/Year&gt;&lt;IDText&gt;The CryoEM Method MicroED as a Powerful Tool for Small Molecule Structure Determination&lt;/IDText&gt;&lt;DisplayText&gt;&lt;style face="superscript"&gt;16&lt;/style&gt;&lt;/DisplayText&gt;&lt;record&gt;&lt;dates&gt;&lt;pub-dates&gt;&lt;date&gt;2018/11/28&lt;/date&gt;&lt;/pub-dates&gt;&lt;year&gt;2018&lt;/year&gt;&lt;/dates&gt;&lt;urls&gt;&lt;related-urls&gt;&lt;url&gt;https://doi.org/10.1021/acscentsci.8b00760&lt;/url&gt;&lt;/related-urls&gt;&lt;/urls&gt;&lt;isbn&gt;2374-7943&lt;/isbn&gt;&lt;titles&gt;&lt;title&gt;The CryoEM Method MicroED as a Powerful Tool for Small Molecule Structure Determination&lt;/title&gt;&lt;secondary-title&gt;ACS Central Science&lt;/secondary-title&gt;&lt;/titles&gt;&lt;pages&gt;1587-1592&lt;/pages&gt;&lt;number&gt;11&lt;/number&gt;&lt;contributors&gt;&lt;authors&gt;&lt;author&gt;Jones, Christopher G.&lt;/author&gt;&lt;author&gt;Martynowycz, Michael W.&lt;/author&gt;&lt;author&gt;Hattne, Johan&lt;/author&gt;&lt;author&gt;Fulton, Tyler J.&lt;/author&gt;&lt;author&gt;Stoltz, Brian M.&lt;/author&gt;&lt;author&gt;Rodriguez, Jose A.&lt;/author&gt;&lt;author&gt;Nelson, Hosea M.&lt;/author&gt;&lt;author&gt;Gonen, Tamir&lt;/author&gt;&lt;/authors&gt;&lt;/contributors&gt;&lt;added-date format="utc"&gt;1720518914&lt;/added-date&gt;&lt;ref-type name="Journal Article"&gt;17&lt;/ref-type&gt;&lt;rec-number&gt;10134&lt;/rec-number&gt;&lt;publisher&gt;American Chemical Society&lt;/publisher&gt;&lt;last-updated-date format="utc"&gt;1720518914&lt;/last-updated-date&gt;&lt;electronic-resource-num&gt;10.1021/acscentsci.8b00760&lt;/electronic-resource-num&gt;&lt;volume&gt;4&lt;/volume&gt;&lt;/record&gt;&lt;/Cite&gt;&lt;/EndNote&gt;</w:instrText>
            </w:r>
            <w:r w:rsidR="008616E5">
              <w:rPr>
                <w:rFonts w:ascii="Calibri" w:hAnsi="Calibri" w:cs="Calibri"/>
                <w:color w:val="000000"/>
              </w:rPr>
              <w:fldChar w:fldCharType="separate"/>
            </w:r>
            <w:r w:rsidR="008616E5" w:rsidRPr="008616E5">
              <w:rPr>
                <w:rFonts w:ascii="Calibri" w:hAnsi="Calibri" w:cs="Calibri"/>
                <w:noProof/>
                <w:color w:val="000000"/>
                <w:vertAlign w:val="superscript"/>
              </w:rPr>
              <w:t>16</w:t>
            </w:r>
            <w:r w:rsidR="008616E5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4344999D" w14:textId="77777777" w:rsidTr="00D95361">
        <w:tc>
          <w:tcPr>
            <w:tcW w:w="0" w:type="auto"/>
          </w:tcPr>
          <w:p w14:paraId="652999E7" w14:textId="67294E4D" w:rsidR="002075C8" w:rsidRDefault="002075C8" w:rsidP="002075C8">
            <w:pPr>
              <w:rPr>
                <w:lang w:val="en-US"/>
              </w:rPr>
            </w:pPr>
            <w:r w:rsidRPr="00B06E2B">
              <w:lastRenderedPageBreak/>
              <w:t>CBMZPN32</w:t>
            </w:r>
          </w:p>
        </w:tc>
        <w:tc>
          <w:tcPr>
            <w:tcW w:w="0" w:type="auto"/>
            <w:vAlign w:val="bottom"/>
          </w:tcPr>
          <w:p w14:paraId="08020F29" w14:textId="63EAA0CE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520C3C02" w14:textId="73FABA6E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3.85</w:t>
            </w:r>
          </w:p>
        </w:tc>
        <w:tc>
          <w:tcPr>
            <w:tcW w:w="0" w:type="auto"/>
            <w:vAlign w:val="bottom"/>
          </w:tcPr>
          <w:p w14:paraId="3A6707B2" w14:textId="3444994F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1D9F11E1" w14:textId="3F3244BF" w:rsidR="002075C8" w:rsidRDefault="00D4235B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9</w:t>
            </w:r>
          </w:p>
        </w:tc>
        <w:tc>
          <w:tcPr>
            <w:tcW w:w="0" w:type="auto"/>
          </w:tcPr>
          <w:p w14:paraId="7A7DB2E3" w14:textId="7ACAE29B" w:rsidR="002075C8" w:rsidRDefault="00D4235B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specified</w:t>
            </w:r>
            <w:r w:rsidR="008616E5">
              <w:rPr>
                <w:rFonts w:ascii="Calibri" w:hAnsi="Calibri" w:cs="Calibri"/>
                <w:color w:val="000000"/>
              </w:rPr>
              <w:fldChar w:fldCharType="begin"/>
            </w:r>
            <w:r w:rsidR="008616E5">
              <w:rPr>
                <w:rFonts w:ascii="Calibri" w:hAnsi="Calibri" w:cs="Calibri"/>
                <w:color w:val="000000"/>
              </w:rPr>
              <w:instrText xml:space="preserve"> ADDIN EN.CITE &lt;EndNote&gt;&lt;Cite&gt;&lt;Author&gt;Kolb&lt;/Author&gt;&lt;Year&gt;2019&lt;/Year&gt;&lt;IDText&gt;Automated electron diffraction tomography - development and applications&lt;/IDText&gt;&lt;DisplayText&gt;&lt;style face="superscript"&gt;17&lt;/style&gt;&lt;/DisplayText&gt;&lt;record&gt;&lt;keywords&gt;&lt;keyword&gt;electron diffraction tomography&lt;/keyword&gt;&lt;keyword&gt;single-crystal structure analysis&lt;/keyword&gt;&lt;keyword&gt;disorder analysis&lt;/keyword&gt;&lt;keyword&gt;nanomaterials&lt;/keyword&gt;&lt;keyword&gt;electron crystallography&lt;/keyword&gt;&lt;/keywords&gt;&lt;urls&gt;&lt;related-urls&gt;&lt;url&gt;https://doi.org/10.1107/S2052520619006711&lt;/url&gt;&lt;/related-urls&gt;&lt;/urls&gt;&lt;isbn&gt;2052-5206&lt;/isbn&gt;&lt;titles&gt;&lt;title&gt;Automated electron diffraction tomography - development and applications&lt;/title&gt;&lt;secondary-title&gt;Acta Crystallographica Section B&lt;/secondary-title&gt;&lt;/titles&gt;&lt;pages&gt;463-474&lt;/pages&gt;&lt;number&gt;4&lt;/number&gt;&lt;contributors&gt;&lt;authors&gt;&lt;author&gt;Kolb, Ute,&lt;/author&gt;&lt;author&gt;Krysiak, Yasar,&lt;/author&gt;&lt;author&gt;Plana-Ruiz, Sergi,&lt;/author&gt;&lt;/authors&gt;&lt;/contributors&gt;&lt;added-date format="utc"&gt;1720518970&lt;/added-date&gt;&lt;ref-type name="Journal Article"&gt;17&lt;/ref-type&gt;&lt;dates&gt;&lt;year&gt;2019&lt;/year&gt;&lt;/dates&gt;&lt;rec-number&gt;10135&lt;/rec-number&gt;&lt;last-updated-date format="utc"&gt;1720518970&lt;/last-updated-date&gt;&lt;electronic-resource-num&gt;doi:10.1107/S2052520619006711&lt;/electronic-resource-num&gt;&lt;volume&gt;75&lt;/volume&gt;&lt;/record&gt;&lt;/Cite&gt;&lt;/EndNote&gt;</w:instrText>
            </w:r>
            <w:r w:rsidR="008616E5">
              <w:rPr>
                <w:rFonts w:ascii="Calibri" w:hAnsi="Calibri" w:cs="Calibri"/>
                <w:color w:val="000000"/>
              </w:rPr>
              <w:fldChar w:fldCharType="separate"/>
            </w:r>
            <w:r w:rsidR="008616E5" w:rsidRPr="008616E5">
              <w:rPr>
                <w:rFonts w:ascii="Calibri" w:hAnsi="Calibri" w:cs="Calibri"/>
                <w:noProof/>
                <w:color w:val="000000"/>
                <w:vertAlign w:val="superscript"/>
              </w:rPr>
              <w:t>17</w:t>
            </w:r>
            <w:r w:rsidR="008616E5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555F270A" w14:textId="77777777" w:rsidTr="00D95361">
        <w:tc>
          <w:tcPr>
            <w:tcW w:w="0" w:type="auto"/>
          </w:tcPr>
          <w:p w14:paraId="5E3A478D" w14:textId="36ADD04B" w:rsidR="002075C8" w:rsidRDefault="002075C8" w:rsidP="002075C8">
            <w:pPr>
              <w:rPr>
                <w:lang w:val="en-US"/>
              </w:rPr>
            </w:pPr>
            <w:r w:rsidRPr="00B06E2B">
              <w:t>CBMZPN33</w:t>
            </w:r>
          </w:p>
        </w:tc>
        <w:tc>
          <w:tcPr>
            <w:tcW w:w="0" w:type="auto"/>
            <w:vAlign w:val="bottom"/>
          </w:tcPr>
          <w:p w14:paraId="7CD7DA24" w14:textId="3B27EF88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7FD882D2" w14:textId="74CF00E6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.01</w:t>
            </w:r>
          </w:p>
        </w:tc>
        <w:tc>
          <w:tcPr>
            <w:tcW w:w="0" w:type="auto"/>
            <w:vAlign w:val="bottom"/>
          </w:tcPr>
          <w:p w14:paraId="301FBA49" w14:textId="46BA490F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50</w:t>
            </w:r>
          </w:p>
        </w:tc>
        <w:tc>
          <w:tcPr>
            <w:tcW w:w="0" w:type="auto"/>
          </w:tcPr>
          <w:p w14:paraId="4C3A5012" w14:textId="087EEEE8" w:rsidR="002075C8" w:rsidRDefault="00D4235B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8</w:t>
            </w:r>
          </w:p>
        </w:tc>
        <w:tc>
          <w:tcPr>
            <w:tcW w:w="0" w:type="auto"/>
          </w:tcPr>
          <w:p w14:paraId="741E9C4D" w14:textId="3908DC15" w:rsidR="002075C8" w:rsidRDefault="00D4235B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ethanol</w:t>
            </w:r>
            <w:r w:rsidR="008616E5">
              <w:rPr>
                <w:rFonts w:ascii="Calibri" w:hAnsi="Calibri" w:cs="Calibri"/>
                <w:color w:val="000000"/>
              </w:rPr>
              <w:fldChar w:fldCharType="begin"/>
            </w:r>
            <w:r w:rsidR="008616E5">
              <w:rPr>
                <w:rFonts w:ascii="Calibri" w:hAnsi="Calibri" w:cs="Calibri"/>
                <w:color w:val="000000"/>
              </w:rPr>
              <w:instrText xml:space="preserve"> ADDIN EN.CITE &lt;EndNote&gt;&lt;Cite&gt;&lt;Author&gt;Du&lt;/Author&gt;&lt;Year&gt;2021&lt;/Year&gt;&lt;IDText&gt;Exploring the Solubility of the Carbamazepine–Saccharin Cocrystal: A Charge Density Study&lt;/IDText&gt;&lt;DisplayText&gt;&lt;style face="superscript"&gt;18&lt;/style&gt;&lt;/DisplayText&gt;&lt;record&gt;&lt;dates&gt;&lt;pub-dates&gt;&lt;date&gt;2021/08/04&lt;/date&gt;&lt;/pub-dates&gt;&lt;year&gt;2021&lt;/year&gt;&lt;/dates&gt;&lt;urls&gt;&lt;related-urls&gt;&lt;url&gt;https://doi.org/10.1021/acs.cgd.8b01111&lt;/url&gt;&lt;/related-urls&gt;&lt;/urls&gt;&lt;isbn&gt;1528-7483&lt;/isbn&gt;&lt;titles&gt;&lt;title&gt;Exploring the Solubility of the Carbamazepine–Saccharin Cocrystal: A Charge Density Study&lt;/title&gt;&lt;secondary-title&gt;Crystal Growth &amp;amp; Design&lt;/secondary-title&gt;&lt;/titles&gt;&lt;pages&gt;4259-4275&lt;/pages&gt;&lt;number&gt;8&lt;/number&gt;&lt;contributors&gt;&lt;authors&gt;&lt;author&gt;Du, Jonathan J.&lt;/author&gt;&lt;author&gt;Stanton, Stephen A.&lt;/author&gt;&lt;author&gt;Fakih, Slaiman&lt;/author&gt;&lt;author&gt;Hawkins, Bryson A.&lt;/author&gt;&lt;author&gt;Williams, Peter A.&lt;/author&gt;&lt;author&gt;Groundwater, Paul W.&lt;/author&gt;&lt;author&gt;Overgaard, Jacob&lt;/author&gt;&lt;author&gt;Platts, James A.&lt;/author&gt;&lt;author&gt;Hibbs, David E.&lt;/author&gt;&lt;/authors&gt;&lt;/contributors&gt;&lt;added-date format="utc"&gt;1720519047&lt;/added-date&gt;&lt;ref-type name="Journal Article"&gt;17&lt;/ref-type&gt;&lt;rec-number&gt;10136&lt;/rec-number&gt;&lt;publisher&gt;American Chemical Society&lt;/publisher&gt;&lt;last-updated-date format="utc"&gt;1720519047&lt;/last-updated-date&gt;&lt;electronic-resource-num&gt;10.1021/acs.cgd.8b01111&lt;/electronic-resource-num&gt;&lt;volume&gt;21&lt;/volume&gt;&lt;/record&gt;&lt;/Cite&gt;&lt;/EndNote&gt;</w:instrText>
            </w:r>
            <w:r w:rsidR="008616E5">
              <w:rPr>
                <w:rFonts w:ascii="Calibri" w:hAnsi="Calibri" w:cs="Calibri"/>
                <w:color w:val="000000"/>
              </w:rPr>
              <w:fldChar w:fldCharType="separate"/>
            </w:r>
            <w:r w:rsidR="008616E5" w:rsidRPr="008616E5">
              <w:rPr>
                <w:rFonts w:ascii="Calibri" w:hAnsi="Calibri" w:cs="Calibri"/>
                <w:noProof/>
                <w:color w:val="000000"/>
                <w:vertAlign w:val="superscript"/>
              </w:rPr>
              <w:t>18</w:t>
            </w:r>
            <w:r w:rsidR="008616E5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6FA72908" w14:textId="77777777" w:rsidTr="00D95361">
        <w:tc>
          <w:tcPr>
            <w:tcW w:w="0" w:type="auto"/>
          </w:tcPr>
          <w:p w14:paraId="3A4369D3" w14:textId="451C8B70" w:rsidR="002075C8" w:rsidRDefault="002075C8" w:rsidP="002075C8">
            <w:pPr>
              <w:rPr>
                <w:lang w:val="en-US"/>
              </w:rPr>
            </w:pPr>
            <w:r w:rsidRPr="00B06E2B">
              <w:t>CBMZPN34</w:t>
            </w:r>
          </w:p>
        </w:tc>
        <w:tc>
          <w:tcPr>
            <w:tcW w:w="0" w:type="auto"/>
            <w:vAlign w:val="bottom"/>
          </w:tcPr>
          <w:p w14:paraId="473F99E5" w14:textId="061D0615" w:rsidR="002075C8" w:rsidRDefault="002075C8" w:rsidP="002075C8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6DFFC2A7" w14:textId="446269F8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9.68</w:t>
            </w:r>
          </w:p>
        </w:tc>
        <w:tc>
          <w:tcPr>
            <w:tcW w:w="0" w:type="auto"/>
            <w:vAlign w:val="bottom"/>
          </w:tcPr>
          <w:p w14:paraId="07DB600E" w14:textId="7391AAB9" w:rsidR="002075C8" w:rsidRDefault="002075C8" w:rsidP="002075C8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0" w:type="auto"/>
          </w:tcPr>
          <w:p w14:paraId="0600B568" w14:textId="36BD1074" w:rsidR="002075C8" w:rsidRDefault="00D4235B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1</w:t>
            </w:r>
          </w:p>
        </w:tc>
        <w:tc>
          <w:tcPr>
            <w:tcW w:w="0" w:type="auto"/>
          </w:tcPr>
          <w:p w14:paraId="643C12B9" w14:textId="5A15D82B" w:rsidR="002075C8" w:rsidRDefault="00D4235B" w:rsidP="002075C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essure-assisted blotting of an ethanol solution</w:t>
            </w:r>
            <w:r w:rsidR="008616E5">
              <w:rPr>
                <w:rFonts w:ascii="Calibri" w:hAnsi="Calibri" w:cs="Calibri"/>
                <w:color w:val="000000"/>
              </w:rPr>
              <w:fldChar w:fldCharType="begin"/>
            </w:r>
            <w:r w:rsidR="008616E5">
              <w:rPr>
                <w:rFonts w:ascii="Calibri" w:hAnsi="Calibri" w:cs="Calibri"/>
                <w:color w:val="000000"/>
              </w:rPr>
              <w:instrText xml:space="preserve"> ADDIN EN.CITE &lt;EndNote&gt;&lt;Cite&gt;&lt;Author&gt;Broadhurst&lt;/Author&gt;&lt;Year&gt;2021&lt;/Year&gt;&lt;IDText&gt;Revealing the early stages of carbamazepine crystallization by cryoTEM and 3D electron diffraction&lt;/IDText&gt;&lt;DisplayText&gt;&lt;style face="superscript"&gt;19&lt;/style&gt;&lt;/DisplayText&gt;&lt;record&gt;&lt;keywords&gt;&lt;keyword&gt;crystal nucleation&lt;/keyword&gt;&lt;keyword&gt;3D electron diffraction&lt;/keyword&gt;&lt;keyword&gt;polymorphism&lt;/keyword&gt;&lt;keyword&gt;cryoTEM&lt;/keyword&gt;&lt;keyword&gt;carbamazepine&lt;/keyword&gt;&lt;/keywords&gt;&lt;urls&gt;&lt;related-urls&gt;&lt;url&gt;https://doi.org/10.1107/S2052252521010101&lt;/url&gt;&lt;/related-urls&gt;&lt;/urls&gt;&lt;isbn&gt;2052-2525&lt;/isbn&gt;&lt;titles&gt;&lt;title&gt;Revealing the early stages of carbamazepine crystallization by cryoTEM and 3D electron diffraction&lt;/title&gt;&lt;secondary-title&gt;IUCrJ&lt;/secondary-title&gt;&lt;/titles&gt;&lt;pages&gt;860-866&lt;/pages&gt;&lt;number&gt;6&lt;/number&gt;&lt;contributors&gt;&lt;authors&gt;&lt;author&gt;Broadhurst, Edward T.,&lt;/author&gt;&lt;author&gt;Xu, Hongyi,&lt;/author&gt;&lt;author&gt;Parsons, Simon,&lt;/author&gt;&lt;author&gt;Nudelman, Fabio,&lt;/author&gt;&lt;/authors&gt;&lt;/contributors&gt;&lt;added-date format="utc"&gt;1720519708&lt;/added-date&gt;&lt;ref-type name="Journal Article"&gt;17&lt;/ref-type&gt;&lt;dates&gt;&lt;year&gt;2021&lt;/year&gt;&lt;/dates&gt;&lt;rec-number&gt;10137&lt;/rec-number&gt;&lt;last-updated-date format="utc"&gt;1720519708&lt;/last-updated-date&gt;&lt;electronic-resource-num&gt;doi:10.1107/S2052252521010101&lt;/electronic-resource-num&gt;&lt;volume&gt;8&lt;/volume&gt;&lt;/record&gt;&lt;/Cite&gt;&lt;/EndNote&gt;</w:instrText>
            </w:r>
            <w:r w:rsidR="008616E5">
              <w:rPr>
                <w:rFonts w:ascii="Calibri" w:hAnsi="Calibri" w:cs="Calibri"/>
                <w:color w:val="000000"/>
              </w:rPr>
              <w:fldChar w:fldCharType="separate"/>
            </w:r>
            <w:r w:rsidR="008616E5" w:rsidRPr="008616E5">
              <w:rPr>
                <w:rFonts w:ascii="Calibri" w:hAnsi="Calibri" w:cs="Calibri"/>
                <w:noProof/>
                <w:color w:val="000000"/>
                <w:vertAlign w:val="superscript"/>
              </w:rPr>
              <w:t>19</w:t>
            </w:r>
            <w:r w:rsidR="008616E5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199DD304" w14:textId="77777777" w:rsidTr="00D95361">
        <w:tc>
          <w:tcPr>
            <w:tcW w:w="0" w:type="auto"/>
          </w:tcPr>
          <w:p w14:paraId="07D5B446" w14:textId="731E1862" w:rsidR="00D4235B" w:rsidRDefault="00D4235B" w:rsidP="00D4235B">
            <w:pPr>
              <w:rPr>
                <w:lang w:val="en-US"/>
              </w:rPr>
            </w:pPr>
            <w:r w:rsidRPr="00B06E2B">
              <w:t>CBMZPN35</w:t>
            </w:r>
          </w:p>
        </w:tc>
        <w:tc>
          <w:tcPr>
            <w:tcW w:w="0" w:type="auto"/>
            <w:vAlign w:val="bottom"/>
          </w:tcPr>
          <w:p w14:paraId="2C718BEA" w14:textId="227F06A8" w:rsidR="00D4235B" w:rsidRDefault="00D4235B" w:rsidP="00D4235B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2/c</w:t>
            </w:r>
          </w:p>
        </w:tc>
        <w:tc>
          <w:tcPr>
            <w:tcW w:w="0" w:type="auto"/>
            <w:vAlign w:val="bottom"/>
          </w:tcPr>
          <w:p w14:paraId="1B11697A" w14:textId="0E883706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9.86</w:t>
            </w:r>
          </w:p>
        </w:tc>
        <w:tc>
          <w:tcPr>
            <w:tcW w:w="0" w:type="auto"/>
            <w:vAlign w:val="bottom"/>
          </w:tcPr>
          <w:p w14:paraId="06081C28" w14:textId="364F7916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</w:t>
            </w:r>
          </w:p>
        </w:tc>
        <w:tc>
          <w:tcPr>
            <w:tcW w:w="0" w:type="auto"/>
          </w:tcPr>
          <w:p w14:paraId="002CCBCE" w14:textId="173A9B9F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1</w:t>
            </w:r>
          </w:p>
        </w:tc>
        <w:tc>
          <w:tcPr>
            <w:tcW w:w="0" w:type="auto"/>
          </w:tcPr>
          <w:p w14:paraId="519343D3" w14:textId="6301E765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essure-assisted blotting of an ethanol solution</w:t>
            </w:r>
            <w:r w:rsidR="007937CE">
              <w:rPr>
                <w:rFonts w:ascii="Calibri" w:hAnsi="Calibri" w:cs="Calibri"/>
                <w:color w:val="000000"/>
              </w:rPr>
              <w:fldChar w:fldCharType="begin"/>
            </w:r>
            <w:r w:rsidR="007937CE">
              <w:rPr>
                <w:rFonts w:ascii="Calibri" w:hAnsi="Calibri" w:cs="Calibri"/>
                <w:color w:val="000000"/>
              </w:rPr>
              <w:instrText xml:space="preserve"> ADDIN EN.CITE &lt;EndNote&gt;&lt;Cite&gt;&lt;Author&gt;Broadhurst&lt;/Author&gt;&lt;Year&gt;2021&lt;/Year&gt;&lt;IDText&gt;Revealing the early stages of carbamazepine crystallization by cryoTEM and 3D electron diffraction&lt;/IDText&gt;&lt;DisplayText&gt;&lt;style face="superscript"&gt;19&lt;/style&gt;&lt;/DisplayText&gt;&lt;record&gt;&lt;keywords&gt;&lt;keyword&gt;crystal nucleation&lt;/keyword&gt;&lt;keyword&gt;3D electron diffraction&lt;/keyword&gt;&lt;keyword&gt;polymorphism&lt;/keyword&gt;&lt;keyword&gt;cryoTEM&lt;/keyword&gt;&lt;keyword&gt;carbamazepine&lt;/keyword&gt;&lt;/keywords&gt;&lt;urls&gt;&lt;related-urls&gt;&lt;url&gt;https://doi.org/10.1107/S2052252521010101&lt;/url&gt;&lt;/related-urls&gt;&lt;/urls&gt;&lt;isbn&gt;2052-2525&lt;/isbn&gt;&lt;titles&gt;&lt;title&gt;Revealing the early stages of carbamazepine crystallization by cryoTEM and 3D electron diffraction&lt;/title&gt;&lt;secondary-title&gt;IUCrJ&lt;/secondary-title&gt;&lt;/titles&gt;&lt;pages&gt;860-866&lt;/pages&gt;&lt;number&gt;6&lt;/number&gt;&lt;contributors&gt;&lt;authors&gt;&lt;author&gt;Broadhurst, Edward T.,&lt;/author&gt;&lt;author&gt;Xu, Hongyi,&lt;/author&gt;&lt;author&gt;Parsons, Simon,&lt;/author&gt;&lt;author&gt;Nudelman, Fabio,&lt;/author&gt;&lt;/authors&gt;&lt;/contributors&gt;&lt;added-date format="utc"&gt;1720519708&lt;/added-date&gt;&lt;ref-type name="Journal Article"&gt;17&lt;/ref-type&gt;&lt;dates&gt;&lt;year&gt;2021&lt;/year&gt;&lt;/dates&gt;&lt;rec-number&gt;10137&lt;/rec-number&gt;&lt;last-updated-date format="utc"&gt;1720519708&lt;/last-updated-date&gt;&lt;electronic-resource-num&gt;doi:10.1107/S2052252521010101&lt;/electronic-resource-num&gt;&lt;volume&gt;8&lt;/volume&gt;&lt;/record&gt;&lt;/Cite&gt;&lt;/EndNote&gt;</w:instrText>
            </w:r>
            <w:r w:rsidR="007937CE">
              <w:rPr>
                <w:rFonts w:ascii="Calibri" w:hAnsi="Calibri" w:cs="Calibri"/>
                <w:color w:val="000000"/>
              </w:rPr>
              <w:fldChar w:fldCharType="separate"/>
            </w:r>
            <w:r w:rsidR="007937CE" w:rsidRPr="008616E5">
              <w:rPr>
                <w:rFonts w:ascii="Calibri" w:hAnsi="Calibri" w:cs="Calibri"/>
                <w:noProof/>
                <w:color w:val="000000"/>
                <w:vertAlign w:val="superscript"/>
              </w:rPr>
              <w:t>19</w:t>
            </w:r>
            <w:r w:rsidR="007937CE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27E8646B" w14:textId="77777777" w:rsidTr="00D95361">
        <w:tc>
          <w:tcPr>
            <w:tcW w:w="0" w:type="auto"/>
          </w:tcPr>
          <w:p w14:paraId="2EA741FD" w14:textId="649A597E" w:rsidR="00D4235B" w:rsidRDefault="00D4235B" w:rsidP="00D4235B">
            <w:pPr>
              <w:rPr>
                <w:lang w:val="en-US"/>
              </w:rPr>
            </w:pPr>
            <w:r w:rsidRPr="00B06E2B">
              <w:t>CBMZPN36</w:t>
            </w:r>
          </w:p>
        </w:tc>
        <w:tc>
          <w:tcPr>
            <w:tcW w:w="0" w:type="auto"/>
            <w:vAlign w:val="bottom"/>
          </w:tcPr>
          <w:p w14:paraId="619B4BC4" w14:textId="7E2F2941" w:rsidR="00D4235B" w:rsidRDefault="00D4235B" w:rsidP="00D4235B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1DB69BA3" w14:textId="1AB3922F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9.21</w:t>
            </w:r>
          </w:p>
        </w:tc>
        <w:tc>
          <w:tcPr>
            <w:tcW w:w="0" w:type="auto"/>
            <w:vAlign w:val="bottom"/>
          </w:tcPr>
          <w:p w14:paraId="017D723E" w14:textId="21E520D4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44946693" w14:textId="04426407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0</w:t>
            </w:r>
          </w:p>
        </w:tc>
        <w:tc>
          <w:tcPr>
            <w:tcW w:w="0" w:type="auto"/>
          </w:tcPr>
          <w:p w14:paraId="0C2FFC22" w14:textId="38046F88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ee CBMZPN31</w:t>
            </w:r>
            <w:r w:rsidR="007937CE">
              <w:rPr>
                <w:rFonts w:ascii="Calibri" w:hAnsi="Calibri" w:cs="Calibri"/>
                <w:color w:val="000000"/>
              </w:rPr>
              <w:fldChar w:fldCharType="begin"/>
            </w:r>
            <w:r w:rsidR="007937CE">
              <w:rPr>
                <w:rFonts w:ascii="Calibri" w:hAnsi="Calibri" w:cs="Calibri"/>
                <w:color w:val="000000"/>
              </w:rPr>
              <w:instrText xml:space="preserve"> ADDIN EN.CITE &lt;EndNote&gt;&lt;Cite&gt;&lt;Author&gt;Jones&lt;/Author&gt;&lt;Year&gt;2018&lt;/Year&gt;&lt;IDText&gt;The CryoEM Method MicroED as a Powerful Tool for Small Molecule Structure Determination&lt;/IDText&gt;&lt;DisplayText&gt;&lt;style face="superscript"&gt;16&lt;/style&gt;&lt;/DisplayText&gt;&lt;record&gt;&lt;dates&gt;&lt;pub-dates&gt;&lt;date&gt;2018/11/28&lt;/date&gt;&lt;/pub-dates&gt;&lt;year&gt;2018&lt;/year&gt;&lt;/dates&gt;&lt;urls&gt;&lt;related-urls&gt;&lt;url&gt;https://doi.org/10.1021/acscentsci.8b00760&lt;/url&gt;&lt;/related-urls&gt;&lt;/urls&gt;&lt;isbn&gt;2374-7943&lt;/isbn&gt;&lt;titles&gt;&lt;title&gt;The CryoEM Method MicroED as a Powerful Tool for Small Molecule Structure Determination&lt;/title&gt;&lt;secondary-title&gt;ACS Central Science&lt;/secondary-title&gt;&lt;/titles&gt;&lt;pages&gt;1587-1592&lt;/pages&gt;&lt;number&gt;11&lt;/number&gt;&lt;contributors&gt;&lt;authors&gt;&lt;author&gt;Jones, Christopher G.&lt;/author&gt;&lt;author&gt;Martynowycz, Michael W.&lt;/author&gt;&lt;author&gt;Hattne, Johan&lt;/author&gt;&lt;author&gt;Fulton, Tyler J.&lt;/author&gt;&lt;author&gt;Stoltz, Brian M.&lt;/author&gt;&lt;author&gt;Rodriguez, Jose A.&lt;/author&gt;&lt;author&gt;Nelson, Hosea M.&lt;/author&gt;&lt;author&gt;Gonen, Tamir&lt;/author&gt;&lt;/authors&gt;&lt;/contributors&gt;&lt;added-date format="utc"&gt;1720518914&lt;/added-date&gt;&lt;ref-type name="Journal Article"&gt;17&lt;/ref-type&gt;&lt;rec-number&gt;10134&lt;/rec-number&gt;&lt;publisher&gt;American Chemical Society&lt;/publisher&gt;&lt;last-updated-date format="utc"&gt;1720518914&lt;/last-updated-date&gt;&lt;electronic-resource-num&gt;10.1021/acscentsci.8b00760&lt;/electronic-resource-num&gt;&lt;volume&gt;4&lt;/volume&gt;&lt;/record&gt;&lt;/Cite&gt;&lt;/EndNote&gt;</w:instrText>
            </w:r>
            <w:r w:rsidR="007937CE">
              <w:rPr>
                <w:rFonts w:ascii="Calibri" w:hAnsi="Calibri" w:cs="Calibri"/>
                <w:color w:val="000000"/>
              </w:rPr>
              <w:fldChar w:fldCharType="separate"/>
            </w:r>
            <w:r w:rsidR="007937CE" w:rsidRPr="008616E5">
              <w:rPr>
                <w:rFonts w:ascii="Calibri" w:hAnsi="Calibri" w:cs="Calibri"/>
                <w:noProof/>
                <w:color w:val="000000"/>
                <w:vertAlign w:val="superscript"/>
              </w:rPr>
              <w:t>16</w:t>
            </w:r>
            <w:r w:rsidR="007937CE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8616E5" w14:paraId="36476494" w14:textId="77777777" w:rsidTr="00D95361">
        <w:tc>
          <w:tcPr>
            <w:tcW w:w="0" w:type="auto"/>
          </w:tcPr>
          <w:p w14:paraId="736348F3" w14:textId="10681436" w:rsidR="00D4235B" w:rsidRDefault="00D4235B" w:rsidP="00D4235B">
            <w:pPr>
              <w:rPr>
                <w:lang w:val="en-US"/>
              </w:rPr>
            </w:pPr>
            <w:r w:rsidRPr="00B06E2B">
              <w:t>CBMZPN37</w:t>
            </w:r>
          </w:p>
        </w:tc>
        <w:tc>
          <w:tcPr>
            <w:tcW w:w="0" w:type="auto"/>
            <w:vAlign w:val="bottom"/>
          </w:tcPr>
          <w:p w14:paraId="42F28EA9" w14:textId="724E94BA" w:rsidR="00D4235B" w:rsidRDefault="00D4235B" w:rsidP="00D4235B">
            <w:pPr>
              <w:rPr>
                <w:lang w:val="en-US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21/n</w:t>
            </w:r>
          </w:p>
        </w:tc>
        <w:tc>
          <w:tcPr>
            <w:tcW w:w="0" w:type="auto"/>
            <w:vAlign w:val="bottom"/>
          </w:tcPr>
          <w:p w14:paraId="6E57B0F3" w14:textId="75FBE6F8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.04</w:t>
            </w:r>
          </w:p>
        </w:tc>
        <w:tc>
          <w:tcPr>
            <w:tcW w:w="0" w:type="auto"/>
            <w:vAlign w:val="bottom"/>
          </w:tcPr>
          <w:p w14:paraId="352C4606" w14:textId="6E2924B4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 w:rsidRPr="00115C00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93</w:t>
            </w:r>
          </w:p>
        </w:tc>
        <w:tc>
          <w:tcPr>
            <w:tcW w:w="0" w:type="auto"/>
          </w:tcPr>
          <w:p w14:paraId="7E8735CF" w14:textId="67F79D18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2</w:t>
            </w:r>
          </w:p>
        </w:tc>
        <w:tc>
          <w:tcPr>
            <w:tcW w:w="0" w:type="auto"/>
          </w:tcPr>
          <w:p w14:paraId="24283A0A" w14:textId="113CAFCE" w:rsidR="00D4235B" w:rsidRDefault="00D4235B" w:rsidP="00D4235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</w:tr>
    </w:tbl>
    <w:p w14:paraId="56DE86EE" w14:textId="16F2AA42" w:rsidR="005B5AC6" w:rsidRDefault="005B5AC6" w:rsidP="005B5AC6"/>
    <w:p w14:paraId="23AA7EE6" w14:textId="317916CE" w:rsidR="005825DC" w:rsidRPr="005B5AC6" w:rsidRDefault="00094CBE" w:rsidP="005B5AC6">
      <w:r>
        <w:t>Make this table include whether polymorphs are solution-grown, sublimation grown, templated or otherwise.  Add references.</w:t>
      </w:r>
    </w:p>
    <w:p w14:paraId="0C073798" w14:textId="29974C44" w:rsidR="005878AA" w:rsidRDefault="00DE1111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1C0143E4" w14:textId="2E966125" w:rsidR="00A24B6A" w:rsidRPr="00094CBE" w:rsidRDefault="00A24B6A" w:rsidP="00A24B6A">
      <w:pPr>
        <w:rPr>
          <w:lang w:val="en-US"/>
        </w:rPr>
      </w:pPr>
      <w:r>
        <w:rPr>
          <w:lang w:val="en-US"/>
        </w:rPr>
        <w:t>There is also a 1:1 solid solution of Carbamazepine and Dihydrocarbamazepine.</w:t>
      </w:r>
      <w:r>
        <w:rPr>
          <w:lang w:val="en-US"/>
        </w:rPr>
        <w:fldChar w:fldCharType="begin"/>
      </w:r>
      <w:r w:rsidR="008616E5">
        <w:rPr>
          <w:lang w:val="en-US"/>
        </w:rPr>
        <w:instrText xml:space="preserve"> ADDIN EN.CITE &lt;EndNote&gt;&lt;Cite&gt;&lt;Author&gt;Florence&lt;/Author&gt;&lt;Year&gt;2006&lt;/Year&gt;&lt;IDText&gt;Control and prediction of packing motifs: a rare occurrence of carbamazepine in a catemeric configuration&lt;/IDText&gt;&lt;DisplayText&gt;&lt;style face="superscript"&gt;20&lt;/style&gt;&lt;/DisplayText&gt;&lt;record&gt;&lt;titles&gt;&lt;title&gt;Control and prediction of packing motifs: a rare occurrence of carbamazepine in a catemeric configuration&lt;/title&gt;&lt;secondary-title&gt;CrystEngComm&lt;/secondary-title&gt;&lt;/titles&gt;&lt;pages&gt;746-747&lt;/pages&gt;&lt;number&gt;10&lt;/number&gt;&lt;contributors&gt;&lt;authors&gt;&lt;author&gt;Florence, A. J.&lt;/author&gt;&lt;author&gt;Leech, C. K.&lt;/author&gt;&lt;author&gt;Shankland, N.&lt;/author&gt;&lt;author&gt;Shankland, K.&lt;/author&gt;&lt;author&gt;Johnston, A.&lt;/author&gt;&lt;/authors&gt;&lt;/contributors&gt;&lt;reprint-edition&gt;NOT IN FILE&lt;/reprint-edition&gt;&lt;added-date format="utc"&gt;1399986980&lt;/added-date&gt;&lt;ref-type name="Journal Article"&gt;17&lt;/ref-type&gt;&lt;dates&gt;&lt;year&gt;2006&lt;/year&gt;&lt;/dates&gt;&lt;rec-number&gt;3150&lt;/rec-number&gt;&lt;last-updated-date format="utc"&gt;1399986980&lt;/last-updated-date&gt;&lt;volume&gt;8&lt;/volume&gt;&lt;/record&gt;&lt;/Cite&gt;&lt;/EndNote&gt;</w:instrText>
      </w:r>
      <w:r>
        <w:rPr>
          <w:lang w:val="en-US"/>
        </w:rPr>
        <w:fldChar w:fldCharType="separate"/>
      </w:r>
      <w:r w:rsidR="008616E5" w:rsidRPr="008616E5">
        <w:rPr>
          <w:noProof/>
          <w:vertAlign w:val="superscript"/>
          <w:lang w:val="en-US"/>
        </w:rPr>
        <w:t>20</w:t>
      </w:r>
      <w:r>
        <w:rPr>
          <w:lang w:val="en-US"/>
        </w:rPr>
        <w:fldChar w:fldCharType="end"/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18AED2DB" w14:textId="77777777" w:rsidR="00A24B6A" w:rsidRDefault="00A24B6A" w:rsidP="005878AA">
      <w:pPr>
        <w:rPr>
          <w:lang w:val="en-US"/>
        </w:rPr>
      </w:pPr>
    </w:p>
    <w:p w14:paraId="5E9C472E" w14:textId="77777777" w:rsidR="00A24B6A" w:rsidRDefault="00A24B6A" w:rsidP="005878AA">
      <w:pPr>
        <w:rPr>
          <w:lang w:val="en-US"/>
        </w:rPr>
      </w:pPr>
    </w:p>
    <w:p w14:paraId="23820FE6" w14:textId="77777777" w:rsidR="008616E5" w:rsidRPr="008616E5" w:rsidRDefault="00A24B6A" w:rsidP="008616E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616E5" w:rsidRPr="008616E5">
        <w:t>1.</w:t>
      </w:r>
      <w:r w:rsidR="008616E5" w:rsidRPr="008616E5">
        <w:tab/>
        <w:t xml:space="preserve">J. P. Reboul, B. Cristau, J. C. Soyfer and J. P. Astier, </w:t>
      </w:r>
      <w:r w:rsidR="008616E5" w:rsidRPr="008616E5">
        <w:rPr>
          <w:i/>
        </w:rPr>
        <w:t>Acta Crystallographica Section B - Structural Crystallography and Crystal Chemistry</w:t>
      </w:r>
      <w:r w:rsidR="008616E5" w:rsidRPr="008616E5">
        <w:t xml:space="preserve">, 1981, </w:t>
      </w:r>
      <w:r w:rsidR="008616E5" w:rsidRPr="008616E5">
        <w:rPr>
          <w:b/>
        </w:rPr>
        <w:t>37</w:t>
      </w:r>
      <w:r w:rsidR="008616E5" w:rsidRPr="008616E5">
        <w:t>, 1844-1848.</w:t>
      </w:r>
    </w:p>
    <w:p w14:paraId="670FD700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2.</w:t>
      </w:r>
      <w:r w:rsidRPr="008616E5">
        <w:tab/>
        <w:t xml:space="preserve">J. N. Lisgarten, R. A. Palmer and J. W. Saldanha, </w:t>
      </w:r>
      <w:r w:rsidRPr="008616E5">
        <w:rPr>
          <w:i/>
        </w:rPr>
        <w:t>Journal of Crystallographic and Spectroscopic Research</w:t>
      </w:r>
      <w:r w:rsidRPr="008616E5">
        <w:t xml:space="preserve">, 1989, </w:t>
      </w:r>
      <w:r w:rsidRPr="008616E5">
        <w:rPr>
          <w:b/>
        </w:rPr>
        <w:t>19</w:t>
      </w:r>
      <w:r w:rsidRPr="008616E5">
        <w:t>, 641-649.</w:t>
      </w:r>
    </w:p>
    <w:p w14:paraId="5F43D63D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3.</w:t>
      </w:r>
      <w:r w:rsidRPr="008616E5">
        <w:tab/>
        <w:t xml:space="preserve">M. M. J. Lowes, M. R. Caira, A. P. Lotter and J. G. Vanderwatt, </w:t>
      </w:r>
      <w:r w:rsidRPr="008616E5">
        <w:rPr>
          <w:i/>
        </w:rPr>
        <w:t>Journal of Pharmaceutical Sciences</w:t>
      </w:r>
      <w:r w:rsidRPr="008616E5">
        <w:t xml:space="preserve">, 1987, </w:t>
      </w:r>
      <w:r w:rsidRPr="008616E5">
        <w:rPr>
          <w:b/>
        </w:rPr>
        <w:t>76</w:t>
      </w:r>
      <w:r w:rsidRPr="008616E5">
        <w:t>, 744-752.</w:t>
      </w:r>
    </w:p>
    <w:p w14:paraId="13BED063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4.</w:t>
      </w:r>
      <w:r w:rsidRPr="008616E5">
        <w:tab/>
        <w:t xml:space="preserve">V. L. Himes, A. D. Mighell and W. H. DeCamp, </w:t>
      </w:r>
      <w:r w:rsidRPr="008616E5">
        <w:rPr>
          <w:i/>
        </w:rPr>
        <w:t>Acta Crystallographica Section B - Structural Crystallography and Crystal Chemistry</w:t>
      </w:r>
      <w:r w:rsidRPr="008616E5">
        <w:t xml:space="preserve">, 1981, </w:t>
      </w:r>
      <w:r w:rsidRPr="008616E5">
        <w:rPr>
          <w:b/>
        </w:rPr>
        <w:t>37</w:t>
      </w:r>
      <w:r w:rsidRPr="008616E5">
        <w:t>, 2242-2245.</w:t>
      </w:r>
    </w:p>
    <w:p w14:paraId="1A2C3D5B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5.</w:t>
      </w:r>
      <w:r w:rsidRPr="008616E5">
        <w:tab/>
        <w:t xml:space="preserve">A. L. Grzesiak, M. D. Lang, K. Kim and A. J. Matzger, </w:t>
      </w:r>
      <w:r w:rsidRPr="008616E5">
        <w:rPr>
          <w:i/>
        </w:rPr>
        <w:t>Journal of Pharmaceutical Sciences</w:t>
      </w:r>
      <w:r w:rsidRPr="008616E5">
        <w:t xml:space="preserve">, 2003, </w:t>
      </w:r>
      <w:r w:rsidRPr="008616E5">
        <w:rPr>
          <w:b/>
        </w:rPr>
        <w:t>92</w:t>
      </w:r>
      <w:r w:rsidRPr="008616E5">
        <w:t>, 2260-2271.</w:t>
      </w:r>
    </w:p>
    <w:p w14:paraId="1610E82F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6.</w:t>
      </w:r>
      <w:r w:rsidRPr="008616E5">
        <w:tab/>
        <w:t xml:space="preserve">M. D. Lang, J. W. Kampf and A. J. Matzger, </w:t>
      </w:r>
      <w:r w:rsidRPr="008616E5">
        <w:rPr>
          <w:i/>
        </w:rPr>
        <w:t>Journal of Pharmaceutical Sciences</w:t>
      </w:r>
      <w:r w:rsidRPr="008616E5">
        <w:t xml:space="preserve">, 2002, </w:t>
      </w:r>
      <w:r w:rsidRPr="008616E5">
        <w:rPr>
          <w:b/>
        </w:rPr>
        <w:t>91</w:t>
      </w:r>
      <w:r w:rsidRPr="008616E5">
        <w:t>, 1186-1190.</w:t>
      </w:r>
    </w:p>
    <w:p w14:paraId="47F30B2B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7.</w:t>
      </w:r>
      <w:r w:rsidRPr="008616E5">
        <w:tab/>
        <w:t xml:space="preserve">P. Fernandes, K. Shankland, A. J. Florence, N. Shankland and A. Johnston, </w:t>
      </w:r>
      <w:r w:rsidRPr="008616E5">
        <w:rPr>
          <w:i/>
        </w:rPr>
        <w:t>Journal of Pharmaceutical Sciences</w:t>
      </w:r>
      <w:r w:rsidRPr="008616E5">
        <w:t xml:space="preserve">, 2007, </w:t>
      </w:r>
      <w:r w:rsidRPr="008616E5">
        <w:rPr>
          <w:b/>
        </w:rPr>
        <w:t>96</w:t>
      </w:r>
      <w:r w:rsidRPr="008616E5">
        <w:t>, 1192-1202.</w:t>
      </w:r>
    </w:p>
    <w:p w14:paraId="5ED1B8CD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8.</w:t>
      </w:r>
      <w:r w:rsidRPr="008616E5">
        <w:tab/>
        <w:t xml:space="preserve">K. S. Eccles, S. P. Stokes, C. A. Daly, N. M. Barry, S. P. McSweeney, D. J. O'Neill, D. M. Kelly, W. B. Jennings, O. M. Ni Dhubhghaill, H. A. Moynihan, A. R. Maguire and S. E. Lawrence, </w:t>
      </w:r>
      <w:r w:rsidRPr="008616E5">
        <w:rPr>
          <w:i/>
        </w:rPr>
        <w:t>Journal of Applied Crystallography</w:t>
      </w:r>
      <w:r w:rsidRPr="008616E5">
        <w:t xml:space="preserve">, 2011, </w:t>
      </w:r>
      <w:r w:rsidRPr="008616E5">
        <w:rPr>
          <w:b/>
        </w:rPr>
        <w:t>44</w:t>
      </w:r>
      <w:r w:rsidRPr="008616E5">
        <w:t>, 213-215.</w:t>
      </w:r>
    </w:p>
    <w:p w14:paraId="037035D7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9.</w:t>
      </w:r>
      <w:r w:rsidRPr="008616E5">
        <w:tab/>
        <w:t xml:space="preserve">A. Kogan, I. Popov, V. Uvarov, S. Cohen, A. Aserin and N. Garti, </w:t>
      </w:r>
      <w:r w:rsidRPr="008616E5">
        <w:rPr>
          <w:i/>
        </w:rPr>
        <w:t>Langmuir</w:t>
      </w:r>
      <w:r w:rsidRPr="008616E5">
        <w:t xml:space="preserve">, 2008, </w:t>
      </w:r>
      <w:r w:rsidRPr="008616E5">
        <w:rPr>
          <w:b/>
        </w:rPr>
        <w:t>24</w:t>
      </w:r>
      <w:r w:rsidRPr="008616E5">
        <w:t>, 722-733.</w:t>
      </w:r>
    </w:p>
    <w:p w14:paraId="06BB46C5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0.</w:t>
      </w:r>
      <w:r w:rsidRPr="008616E5">
        <w:tab/>
        <w:t xml:space="preserve">J. B. Arlin, L. S. Price, S. L. Price and A. J. Florence, </w:t>
      </w:r>
      <w:r w:rsidRPr="008616E5">
        <w:rPr>
          <w:i/>
        </w:rPr>
        <w:t>Chemical Communications</w:t>
      </w:r>
      <w:r w:rsidRPr="008616E5">
        <w:t xml:space="preserve">, 2011, </w:t>
      </w:r>
      <w:r w:rsidRPr="008616E5">
        <w:rPr>
          <w:b/>
        </w:rPr>
        <w:t>47</w:t>
      </w:r>
      <w:r w:rsidRPr="008616E5">
        <w:t>, 7074-7076.</w:t>
      </w:r>
    </w:p>
    <w:p w14:paraId="00D0027C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1.</w:t>
      </w:r>
      <w:r w:rsidRPr="008616E5">
        <w:tab/>
        <w:t xml:space="preserve">N. El Hassan, A. Ikni, J. M. Gillet, A. Spasojevic-de Bire and N. E. Ghermani, </w:t>
      </w:r>
      <w:r w:rsidRPr="008616E5">
        <w:rPr>
          <w:i/>
        </w:rPr>
        <w:t>Crystal Growth &amp; Design</w:t>
      </w:r>
      <w:r w:rsidRPr="008616E5">
        <w:t xml:space="preserve">, 2013, </w:t>
      </w:r>
      <w:r w:rsidRPr="008616E5">
        <w:rPr>
          <w:b/>
        </w:rPr>
        <w:t>13</w:t>
      </w:r>
      <w:r w:rsidRPr="008616E5">
        <w:t>, 2887-2896.</w:t>
      </w:r>
    </w:p>
    <w:p w14:paraId="71D9325E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2.</w:t>
      </w:r>
      <w:r w:rsidRPr="008616E5">
        <w:tab/>
        <w:t xml:space="preserve">E. M. Horstman, S. Goyal, A. Pawate, G. Lee, G. G. Z. Zhang, Y. Gong and P. J. A. Kenis, </w:t>
      </w:r>
      <w:r w:rsidRPr="008616E5">
        <w:rPr>
          <w:i/>
        </w:rPr>
        <w:t>Crystal Growth &amp; Design</w:t>
      </w:r>
      <w:r w:rsidRPr="008616E5">
        <w:t xml:space="preserve">, 2015, </w:t>
      </w:r>
      <w:r w:rsidRPr="008616E5">
        <w:rPr>
          <w:b/>
        </w:rPr>
        <w:t>15</w:t>
      </w:r>
      <w:r w:rsidRPr="008616E5">
        <w:t>, 1201-1209.</w:t>
      </w:r>
    </w:p>
    <w:p w14:paraId="50E6EA1E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3.</w:t>
      </w:r>
      <w:r w:rsidRPr="008616E5">
        <w:tab/>
        <w:t xml:space="preserve">I. Sovago, M. J. Gutmann, H. M. Senn, L. H. Thomas, C. C. Wilson and L. J. Farrugia, </w:t>
      </w:r>
      <w:r w:rsidRPr="008616E5">
        <w:rPr>
          <w:i/>
        </w:rPr>
        <w:t>Acta Crystallographica Section B-Structural Science Crystal Engineering and Materials</w:t>
      </w:r>
      <w:r w:rsidRPr="008616E5">
        <w:t xml:space="preserve">, 2016, </w:t>
      </w:r>
      <w:r w:rsidRPr="008616E5">
        <w:rPr>
          <w:b/>
        </w:rPr>
        <w:t>72</w:t>
      </w:r>
      <w:r w:rsidRPr="008616E5">
        <w:t>, 39-50.</w:t>
      </w:r>
    </w:p>
    <w:p w14:paraId="1BC953FD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4.</w:t>
      </w:r>
      <w:r w:rsidRPr="008616E5">
        <w:tab/>
        <w:t xml:space="preserve">P. P. Nievergelt and B. Spingler, </w:t>
      </w:r>
      <w:r w:rsidRPr="008616E5">
        <w:rPr>
          <w:i/>
        </w:rPr>
        <w:t>CrystEngComm</w:t>
      </w:r>
      <w:r w:rsidRPr="008616E5">
        <w:t xml:space="preserve">, 2017, </w:t>
      </w:r>
      <w:r w:rsidRPr="008616E5">
        <w:rPr>
          <w:b/>
        </w:rPr>
        <w:t>19</w:t>
      </w:r>
      <w:r w:rsidRPr="008616E5">
        <w:t>, 142-147.</w:t>
      </w:r>
    </w:p>
    <w:p w14:paraId="6F998092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5.</w:t>
      </w:r>
      <w:r w:rsidRPr="008616E5">
        <w:tab/>
        <w:t xml:space="preserve">E. van Genderen, M. T. B. Clabbers, P. P. Das, A. Stewart, I. Nederlof, K. C. Barentsen, Q. Portillo, N. S. Pannu, S. Nicolopoulos, T. Gruene and J. P. Abrahams, </w:t>
      </w:r>
      <w:r w:rsidRPr="008616E5">
        <w:rPr>
          <w:i/>
        </w:rPr>
        <w:t>Acta Crystallographica Section A</w:t>
      </w:r>
      <w:r w:rsidRPr="008616E5">
        <w:t xml:space="preserve">, 2016, </w:t>
      </w:r>
      <w:r w:rsidRPr="008616E5">
        <w:rPr>
          <w:b/>
        </w:rPr>
        <w:t>72</w:t>
      </w:r>
      <w:r w:rsidRPr="008616E5">
        <w:t>, 236-242.</w:t>
      </w:r>
    </w:p>
    <w:p w14:paraId="127BCF55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6.</w:t>
      </w:r>
      <w:r w:rsidRPr="008616E5">
        <w:tab/>
        <w:t xml:space="preserve">C. G. Jones, M. W. Martynowycz, J. Hattne, T. J. Fulton, B. M. Stoltz, J. A. Rodriguez, H. M. Nelson and T. Gonen, </w:t>
      </w:r>
      <w:r w:rsidRPr="008616E5">
        <w:rPr>
          <w:i/>
        </w:rPr>
        <w:t>ACS Central Science</w:t>
      </w:r>
      <w:r w:rsidRPr="008616E5">
        <w:t xml:space="preserve">, 2018, </w:t>
      </w:r>
      <w:r w:rsidRPr="008616E5">
        <w:rPr>
          <w:b/>
        </w:rPr>
        <w:t>4</w:t>
      </w:r>
      <w:r w:rsidRPr="008616E5">
        <w:t>, 1587-1592.</w:t>
      </w:r>
    </w:p>
    <w:p w14:paraId="113CB62C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7.</w:t>
      </w:r>
      <w:r w:rsidRPr="008616E5">
        <w:tab/>
        <w:t xml:space="preserve">U. Kolb, Y. Krysiak and S. Plana-Ruiz, </w:t>
      </w:r>
      <w:r w:rsidRPr="008616E5">
        <w:rPr>
          <w:i/>
        </w:rPr>
        <w:t>Acta Crystallographica Section B</w:t>
      </w:r>
      <w:r w:rsidRPr="008616E5">
        <w:t xml:space="preserve">, 2019, </w:t>
      </w:r>
      <w:r w:rsidRPr="008616E5">
        <w:rPr>
          <w:b/>
        </w:rPr>
        <w:t>75</w:t>
      </w:r>
      <w:r w:rsidRPr="008616E5">
        <w:t>, 463-474.</w:t>
      </w:r>
    </w:p>
    <w:p w14:paraId="4BBAF2B2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8.</w:t>
      </w:r>
      <w:r w:rsidRPr="008616E5">
        <w:tab/>
        <w:t xml:space="preserve">J. J. Du, S. A. Stanton, S. Fakih, B. A. Hawkins, P. A. Williams, P. W. Groundwater, J. Overgaard, J. A. Platts and D. E. Hibbs, </w:t>
      </w:r>
      <w:r w:rsidRPr="008616E5">
        <w:rPr>
          <w:i/>
        </w:rPr>
        <w:t>Crystal Growth &amp; Design</w:t>
      </w:r>
      <w:r w:rsidRPr="008616E5">
        <w:t xml:space="preserve">, 2021, </w:t>
      </w:r>
      <w:r w:rsidRPr="008616E5">
        <w:rPr>
          <w:b/>
        </w:rPr>
        <w:t>21</w:t>
      </w:r>
      <w:r w:rsidRPr="008616E5">
        <w:t>, 4259-4275.</w:t>
      </w:r>
    </w:p>
    <w:p w14:paraId="5F0B53F2" w14:textId="77777777" w:rsidR="008616E5" w:rsidRPr="008616E5" w:rsidRDefault="008616E5" w:rsidP="008616E5">
      <w:pPr>
        <w:pStyle w:val="EndNoteBibliography"/>
        <w:spacing w:after="0"/>
        <w:ind w:left="720" w:hanging="720"/>
      </w:pPr>
      <w:r w:rsidRPr="008616E5">
        <w:t>19.</w:t>
      </w:r>
      <w:r w:rsidRPr="008616E5">
        <w:tab/>
        <w:t xml:space="preserve">E. T. Broadhurst, H. Xu, S. Parsons and F. Nudelman, </w:t>
      </w:r>
      <w:r w:rsidRPr="008616E5">
        <w:rPr>
          <w:i/>
        </w:rPr>
        <w:t>IUCrJ</w:t>
      </w:r>
      <w:r w:rsidRPr="008616E5">
        <w:t xml:space="preserve">, 2021, </w:t>
      </w:r>
      <w:r w:rsidRPr="008616E5">
        <w:rPr>
          <w:b/>
        </w:rPr>
        <w:t>8</w:t>
      </w:r>
      <w:r w:rsidRPr="008616E5">
        <w:t>, 860-866.</w:t>
      </w:r>
    </w:p>
    <w:p w14:paraId="344E7A2D" w14:textId="77777777" w:rsidR="008616E5" w:rsidRPr="008616E5" w:rsidRDefault="008616E5" w:rsidP="008616E5">
      <w:pPr>
        <w:pStyle w:val="EndNoteBibliography"/>
        <w:ind w:left="720" w:hanging="720"/>
      </w:pPr>
      <w:r w:rsidRPr="008616E5">
        <w:t>20.</w:t>
      </w:r>
      <w:r w:rsidRPr="008616E5">
        <w:tab/>
        <w:t xml:space="preserve">A. J. Florence, C. K. Leech, N. Shankland, K. Shankland and A. Johnston, </w:t>
      </w:r>
      <w:r w:rsidRPr="008616E5">
        <w:rPr>
          <w:i/>
        </w:rPr>
        <w:t>CrystEngComm</w:t>
      </w:r>
      <w:r w:rsidRPr="008616E5">
        <w:t xml:space="preserve">, 2006, </w:t>
      </w:r>
      <w:r w:rsidRPr="008616E5">
        <w:rPr>
          <w:b/>
        </w:rPr>
        <w:t>8</w:t>
      </w:r>
      <w:r w:rsidRPr="008616E5">
        <w:t>, 746-747.</w:t>
      </w:r>
    </w:p>
    <w:p w14:paraId="08580BC1" w14:textId="50A064F9" w:rsidR="005878AA" w:rsidRPr="005878AA" w:rsidRDefault="00A24B6A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RPr="005878AA" w:rsidSect="00D4221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D7232"/>
    <w:rsid w:val="00191924"/>
    <w:rsid w:val="002075C8"/>
    <w:rsid w:val="002A77F9"/>
    <w:rsid w:val="003C5B33"/>
    <w:rsid w:val="003D43C4"/>
    <w:rsid w:val="00403099"/>
    <w:rsid w:val="00501FB9"/>
    <w:rsid w:val="005023C9"/>
    <w:rsid w:val="00567E42"/>
    <w:rsid w:val="005825DC"/>
    <w:rsid w:val="005878AA"/>
    <w:rsid w:val="005B5AC6"/>
    <w:rsid w:val="00634218"/>
    <w:rsid w:val="00687A83"/>
    <w:rsid w:val="006904B7"/>
    <w:rsid w:val="0069766E"/>
    <w:rsid w:val="006B315C"/>
    <w:rsid w:val="006C073C"/>
    <w:rsid w:val="006F6FE2"/>
    <w:rsid w:val="00705809"/>
    <w:rsid w:val="007937CE"/>
    <w:rsid w:val="008616E5"/>
    <w:rsid w:val="00912552"/>
    <w:rsid w:val="00A24B6A"/>
    <w:rsid w:val="00A82E93"/>
    <w:rsid w:val="00B21E4D"/>
    <w:rsid w:val="00B82C57"/>
    <w:rsid w:val="00BD1D8F"/>
    <w:rsid w:val="00C23222"/>
    <w:rsid w:val="00D05024"/>
    <w:rsid w:val="00D4221C"/>
    <w:rsid w:val="00D4235B"/>
    <w:rsid w:val="00D72C06"/>
    <w:rsid w:val="00DE1111"/>
    <w:rsid w:val="00E40068"/>
    <w:rsid w:val="00E51155"/>
    <w:rsid w:val="00F979F4"/>
    <w:rsid w:val="00FC71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24B6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24B6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24B6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24B6A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5324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84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5505</Words>
  <Characters>31383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2</cp:revision>
  <dcterms:created xsi:type="dcterms:W3CDTF">2024-11-07T15:20:00Z</dcterms:created>
  <dcterms:modified xsi:type="dcterms:W3CDTF">2024-11-07T15:20:00Z</dcterms:modified>
</cp:coreProperties>
</file>